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9344" w:type="dxa"/>
        <w:tblCellMar>
          <w:left w:w="0" w:type="dxa"/>
          <w:right w:w="0" w:type="dxa"/>
        </w:tblCellMar>
        <w:tblLook w:val="04A0" w:firstRow="1" w:lastRow="0" w:firstColumn="1" w:lastColumn="0" w:noHBand="0" w:noVBand="1"/>
      </w:tblPr>
      <w:tblGrid>
        <w:gridCol w:w="1552"/>
        <w:gridCol w:w="1275"/>
        <w:gridCol w:w="2835"/>
        <w:gridCol w:w="2247"/>
        <w:gridCol w:w="1435"/>
      </w:tblGrid>
      <w:tr w:rsidR="003B3A6D" w:rsidRPr="003B3A6D" w14:paraId="4F88553E" w14:textId="77777777" w:rsidTr="003B3A6D">
        <w:trPr>
          <w:trHeight w:val="315"/>
        </w:trPr>
        <w:tc>
          <w:tcPr>
            <w:tcW w:w="1552"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C03430C" w14:textId="77777777" w:rsidR="003B3A6D" w:rsidRPr="003B3A6D" w:rsidRDefault="003B3A6D" w:rsidP="003B3A6D">
            <w:pPr>
              <w:rPr>
                <w:b/>
                <w:bCs/>
              </w:rPr>
            </w:pPr>
            <w:r w:rsidRPr="003B3A6D">
              <w:rPr>
                <w:b/>
                <w:bCs/>
              </w:rPr>
              <w:t>Algorithm Name</w:t>
            </w:r>
          </w:p>
        </w:tc>
        <w:tc>
          <w:tcPr>
            <w:tcW w:w="1275"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42FF81B" w14:textId="77777777" w:rsidR="003B3A6D" w:rsidRPr="003B3A6D" w:rsidRDefault="003B3A6D" w:rsidP="003B3A6D">
            <w:pPr>
              <w:rPr>
                <w:b/>
                <w:bCs/>
              </w:rPr>
            </w:pPr>
            <w:r w:rsidRPr="003B3A6D">
              <w:rPr>
                <w:b/>
                <w:bCs/>
              </w:rPr>
              <w:t>Algorithm Category</w:t>
            </w:r>
          </w:p>
        </w:tc>
        <w:tc>
          <w:tcPr>
            <w:tcW w:w="2835"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F4DE7FF" w14:textId="77777777" w:rsidR="003B3A6D" w:rsidRPr="003B3A6D" w:rsidRDefault="003B3A6D" w:rsidP="003B3A6D">
            <w:pPr>
              <w:rPr>
                <w:b/>
                <w:bCs/>
              </w:rPr>
            </w:pPr>
            <w:r w:rsidRPr="003B3A6D">
              <w:rPr>
                <w:b/>
                <w:bCs/>
              </w:rPr>
              <w:t>Advantages</w:t>
            </w:r>
          </w:p>
        </w:tc>
        <w:tc>
          <w:tcPr>
            <w:tcW w:w="2247"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AC9E05A" w14:textId="77777777" w:rsidR="003B3A6D" w:rsidRPr="003B3A6D" w:rsidRDefault="003B3A6D" w:rsidP="003B3A6D">
            <w:pPr>
              <w:rPr>
                <w:b/>
                <w:bCs/>
              </w:rPr>
            </w:pPr>
            <w:r w:rsidRPr="003B3A6D">
              <w:rPr>
                <w:b/>
                <w:bCs/>
              </w:rPr>
              <w:t>Disadvantages</w:t>
            </w:r>
          </w:p>
        </w:tc>
        <w:tc>
          <w:tcPr>
            <w:tcW w:w="1435"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B0B7D0" w14:textId="77777777" w:rsidR="003B3A6D" w:rsidRPr="003B3A6D" w:rsidRDefault="003B3A6D" w:rsidP="003B3A6D">
            <w:pPr>
              <w:rPr>
                <w:b/>
                <w:bCs/>
              </w:rPr>
            </w:pPr>
            <w:r w:rsidRPr="003B3A6D">
              <w:rPr>
                <w:b/>
                <w:bCs/>
              </w:rPr>
              <w:t>References</w:t>
            </w:r>
          </w:p>
        </w:tc>
      </w:tr>
      <w:tr w:rsidR="003B3A6D" w:rsidRPr="003B3A6D" w14:paraId="334DE957" w14:textId="77777777" w:rsidTr="003B3A6D">
        <w:trPr>
          <w:trHeight w:val="315"/>
        </w:trPr>
        <w:tc>
          <w:tcPr>
            <w:tcW w:w="155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C3B0B95" w14:textId="77777777" w:rsidR="003B3A6D" w:rsidRPr="003B3A6D" w:rsidRDefault="003B3A6D" w:rsidP="003B3A6D">
            <w:r w:rsidRPr="003B3A6D">
              <w:t>Artificial Neural Network (ANN)</w:t>
            </w:r>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03827B9" w14:textId="77777777" w:rsidR="003B3A6D" w:rsidRPr="003B3A6D" w:rsidRDefault="003B3A6D" w:rsidP="003B3A6D">
            <w:r w:rsidRPr="003B3A6D">
              <w:t>Supervised Learning</w:t>
            </w:r>
          </w:p>
        </w:tc>
        <w:tc>
          <w:tcPr>
            <w:tcW w:w="283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8F96095" w14:textId="77777777" w:rsidR="003B3A6D" w:rsidRDefault="003B3A6D" w:rsidP="003B3A6D">
            <w:r w:rsidRPr="003B3A6D">
              <w:t xml:space="preserve">- Can handle non-linear relationships </w:t>
            </w:r>
          </w:p>
          <w:p w14:paraId="4558C0D2" w14:textId="1EA632D9" w:rsidR="003B3A6D" w:rsidRPr="003B3A6D" w:rsidRDefault="003B3A6D" w:rsidP="003B3A6D">
            <w:r w:rsidRPr="003B3A6D">
              <w:t>- High prediction accuracy</w:t>
            </w:r>
          </w:p>
        </w:tc>
        <w:tc>
          <w:tcPr>
            <w:tcW w:w="224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AD48C6A" w14:textId="77777777" w:rsidR="003B3A6D" w:rsidRDefault="003B3A6D" w:rsidP="003B3A6D">
            <w:r w:rsidRPr="003B3A6D">
              <w:t xml:space="preserve">- Long training time </w:t>
            </w:r>
          </w:p>
          <w:p w14:paraId="78E9FF3E" w14:textId="41FB2559" w:rsidR="003B3A6D" w:rsidRPr="003B3A6D" w:rsidRDefault="003B3A6D" w:rsidP="003B3A6D">
            <w:r w:rsidRPr="003B3A6D">
              <w:t>- Requires a large amount of training data</w:t>
            </w:r>
          </w:p>
        </w:tc>
        <w:tc>
          <w:tcPr>
            <w:tcW w:w="143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3F1EE40" w14:textId="308FFB3D" w:rsidR="003B3A6D" w:rsidRPr="003B3A6D" w:rsidRDefault="003B3A6D" w:rsidP="003B3A6D">
            <w:r>
              <w:fldChar w:fldCharType="begin"/>
            </w:r>
            <w:r>
              <w:instrText xml:space="preserve"> ADDIN ZOTERO_ITEM CSL_CITATION {"citationID":"BFqKVtOm","properties":{"formattedCitation":"[1], [2], [3], [4], [5]","plainCitation":"[1], [2], [3], [4], [5]","noteIndex":0},"citationItems":[{"id":120,"uris":["http://zotero.org/users/15385438/items/59VDKKRX"],"itemData":{"id":120,"type":"paper-conference","abstract":"Churches play a major role in providing social support to address health inequities within Black communities, in part by connecting members to key organizations and services. While public health has a history of disseminating interventions in faith communities, little work has explored the use of crowdsourcing to tailor interventions to the unique culture of each church community. Following Community Based Participatory Research principles, we partnered with two predominantly Black churches, and report on a series of three participatory design sessions with nine participants. We developed a novel storyboarding method to explore how crowdsourcing could promote health in these faith-based communities. Our ﬁndings characterize existing supports within the church community, and how church social structures impact member access to these supports. We further identify motivations to engage with a church-situated health application, and how these motivations translate to crowdsourcing tasks. Finally, we discuss considerations for public health crowdsourcing tasks.","container-title":"Proceedings of the 2020 CHI Conference on Human Factors in Computing Systems","DOI":"10.1145/3313831.3376833","event-place":"Honolulu HI USA","event-title":"CHI '20: CHI Conference on Human Factors in Computing Systems","ISBN":"978-1-4503-6708-0","language":"en","page":"1-12","publisher":"ACM","publisher-place":"Honolulu HI USA","source":"DOI.org (Crossref)","title":"Investigating Opportunities for Crowdsourcing in Church-Based Health Interventions: A Participatory Design Study","title-short":"Investigating Opportunities for Crowdsourcing in Church-Based Health Interventions","URL":"https://dl.acm.org/doi/10.1145/3313831.3376833","author":[{"family":"Stowell","given":"Elizabeth"},{"family":"O'Leary","given":"Teresa K."},{"family":"Kimani","given":"Everlyne"},{"family":"Paasche-Orlow","given":"Michael K."},{"family":"Bickmore","given":"Timothy"},{"family":"Parker","given":"Andrea G."}],"accessed":{"date-parts":[["2024",10,24]]},"issued":{"date-parts":[["2020",4,21]]},"citation-key":"stowellInvestigatingOpportunitiesCrowdsourcing2020"}},{"id":66,"uris":["http://zotero.org/users/15385438/items/R79VPGT8"],"itemData":{"id":66,"type":"article-journal","abstract":"With the world-wide deployment of solar energy for a sustainable and renewable future, the stochastic and volatile nature of solar power pose signiﬁcant challenges to the reliable, economic and secure operation of electrical energy systems. It is therefore imperative to improve the prediction accuracy of solar power to prepare for the unknown conditions in the future. So far, artiﬁcial intelligence (AI) algorithms such as machine learning and deep learning have been widely-reported with competitive prediction performance because they can reveal the invariant structure and nonlinear features in solar data. However, these reports have not been fully reviewed. Accordingly, this paper provides a taxonomy research of the existing solar power forecasting models based on AI algorithms. Taxonomy is a process of systematically dividing solar energy prediction methods, optimizers and prediction frameworks into several categories based on their di</w:instrText>
            </w:r>
            <w:r>
              <w:rPr>
                <w:rFonts w:ascii="Cambria Math" w:hAnsi="Cambria Math" w:cs="Cambria Math"/>
              </w:rPr>
              <w:instrText>ﬀ</w:instrText>
            </w:r>
            <w:r>
              <w:instrText xml:space="preserve">erences and similarities. We also present the challenges and potential future research directions in solar power forecasting based on AI algorithms. This review can help scientists and engineers to theoretically analyze the characteristics of various solar prediction models, thereby helping them to select the most suitable model in any application scenario.","container-title":"Energy Conversion and Management","DOI":"10.1016/j.enconman.2020.112909","ISSN":"01968904","journalAbbreviation":"Energy Conversion and Management","language":"en","page":"112909","source":"DOI.org (Crossref)","title":"Taxonomy research of artificial intelligence for deterministic solar power forecasting","volume":"214","author":[{"family":"Wang","given":"Huaizhi"},{"family":"Liu","given":"Yangyang"},{"family":"Zhou","given":"Bin"},{"family":"Li","given":"Canbing"},{"family":"Cao","given":"Guangzhong"},{"family":"Voropai","given":"Nikolai"},{"family":"Barakhtenko","given":"Evgeny"}],"issued":{"date-parts":[["2020",6]]},"citation-key":"wangTaxonomyResearchArtificial2020"}},{"id":55,"uris":["http://zotero.org/users/15385438/items/EDZ9JP23"],"itemData":{"id":55,"type":"article-journal","abstract":"The prediction of global solar radiation for the regions is of great importance in terms of giving directions of solar energy conversion systems (design, modeling, and operation), selection of proper regions, and even future investment policies of the decision-makers. With this viewpoint, the objective of this paper is to predict daily global solar radiation data of four provinces (Kırklareli, Tokat, Nev¸sehir and Karaman) which have different solar radiation distribution in Turkey. In the study, four different machine learning algorithms (support vector machine (SVM), artificial neural network (ANN), kernel and nearest-neighbor (k-NN), and deep learning (DL)) are used. In the training of these algorithms, daily minimum and maximum ambient temperature, cloud cover, daily extraterrestrial solar radiation, day length and solar radiation of these provinces are used. The data is supplied from the Turkish State Meteorological Service and cover the last two years (01.01.2018–31.12.2019). To decide on the success of these algorithms, seven different statistical metrics (R2, RMSE, rRMSE, MBE, MABE, t-stat, and MAPE) are discussed in the study. The results shows that R2, MABE, and RMSE values of all algorithms are ranging from 0.855 to 0.936, from 1.870 to 2.328 MJ/m2, from 2.273 to 2.820 MJ/m2, respectively. At all cases, k-NN exhibited the worst result in terms of R2, RMSE, and MABE metrics. Of all the models, DL was the only model that exceeded the t-critic value. In conclusion, the present paper is reporting that all machine learning algorithms tested in this study can be used in the prediction of daily global solar radiation data with a high accuracy; however, the ANN algorithm is the best fitting algorithm among all algorithms. Then it is followed by DL, SVM and k-NN, respectively.","container-title":"Renewable and Sustainable Energy Reviews","DOI":"10.1016/j.rser.2020.110114","ISSN":"13640321","journalAbbreviation":"Renewable and Sustainable Energy Reviews","language":"en","page":"110114","source":"DOI.org (Crossref)","title":"Prediction of daily global solar radiation using different machine learning algorithms: Evaluation and comparison","title-short":"Prediction of daily global solar radiation using different machine learning algorithms","volume":"135","author":[{"family":"Ağbulut","given":"Ümit"},{"family":"Gürel","given":"Ali Etem"},{"family":"Biçen","given":"Yunus"}],"issued":{"date-parts":[["2021",1]]},"citation-key":"agbulutPredictionDailyGlobal2021"}},{"id":63,"uris":["http://zotero.org/users/15385438/items/EA7J6DD2"],"itemData":{"id":63,"type":"article-journal","abstract":"Integration of photovoltaics into power grids is difficult as solar energy is highly dependent on climate and geography; often fluctuating erratically. This causes penetrations and voltage surges, system instability, inefficient utilities planning and financial loss. Forecast models can help; however, time stamp, forecast horizon, input correlation analysis, data pre and post-processing, weather classification, network optimization, uncertainty quantification and performance evaluations need consideration. Thus, contemporary forecasting techniques are reviewed and evaluated. Input correlational analyses reveal that solar irradiance is most correlated with Photovoltaic output, and so, weather classification and cloud motion study are crucial. Moreover, the best data cleansing processes: normalization and wavelet transforms, and augmentation using generative adversarial network are recommended for network training and forecasting. Furthermore, optimization of inputs and network parameters, using genetic algorithm and particle swarm optimization, is emphasized. Next, established performance evaluation metrics MAE, RMSE and MAPE are discussed, with suggestions for including economic utility metrics. Subsequently, modelling approaches are critiqued, objectively compared and categorized into physical, statistical, artificial intelligence, ensemble and hybrid approaches. It is determined that ensembles of artificial neural networks are best for forecasting short term photovoltaic power forecast and online sequential extreme learning machine superb for adaptive networks; while Bootstrap technique optimum for estimating uncertainty. Additionally, convolutional neural network is found to excel in eliciting a model’s deep underlying non-linear input-output relationships. The conclusions drawn impart fresh insights in photovoltaic power forecast initiatives, especially in the use of hybrid artificial neural networks and evolutionary algorithms.","container-title":"Renewable and Sustainable Energy Reviews","DOI":"10.1016/j.rser.2020.109792","ISSN":"13640321","journalAbbreviation":"Renewable and Sustainable Energy Reviews","language":"en","page":"109792","source":"DOI.org (Crossref)","title":"A review and evaluation of the state-of-the-art in PV solar power forecasting: Techniques and optimization","title-short":"A review and evaluation of the state-of-the-art in PV solar power forecasting","volume":"124","author":[{"family":"Ahmed","given":"R."},{"family":"Sreeram","given":"V."},{"family":"Mishra","given":"Y."},{"family":"Arif","given":"M.D."}],"issued":{"date-parts":[["2020",5]]},"citation-key":"ahmedReviewEvaluationStateart2020"}},{"id":72,"uris":["http://zotero.org/users/15385438/items/9MD22NKT"],"itemData":{"id":72,"type":"article-journal","abstract":"Renewable energy is essential for planet sustainability. Renewable energy output forecasting has a signiﬁcant impact on making decisions related to operating and managing power systems. Accurate prediction of renewable energy output is vital to ensure grid reliability and permanency and reduce the risk and cost of the energy market and systems. Deep learning’s recent success in many applications has attracted researchers to this ﬁeld and its promising potential is manifested in the richness of the proposed methods and the increasing number of publications. To facilitate further research and development in this area, this paper provides a review of deep learning-based solar and wind energy forecasting research published during the last ﬁve years discussing extensively the data and datasets used in the reviewed works, the data pre-processing methods, deterministic and probabilistic methods, and evaluation and comparison methods. The core characteristics of all the reviewed works are summarised in tabular forms to enable methodological comparisons. The current challenges in the ﬁeld and future research directions are given. The trends show that hybrid forecasting models are the most used in this ﬁeld followed by Recurrent Neural Network models including Long Short-Term Memory and Gated Recurrent Unit, and in the third place Convolutional Neural Networks. We also ﬁnd that probabilistic and multistep ahead forecasting methods are gaining more attention. Moreover, we devise a broad taxonomy of the research using the key insights gained from this extensive review, the taxonomy we believe will be vital in understanding the cutting-edge and accelerating innovation in this ﬁeld.","container-title":"Energy and AI","DOI":"10.1016/j.egyai.2021.100060","ISSN":"26665468","journalAbbreviation":"Energy and AI","language":"en","page":"100060","source":"DOI.org (Crossref)","title":"A review and taxonomy of wind and solar energy forecasting methods based on deep learning","volume":"4","author":[{"family":"Alkhayat","given":"Ghadah"},{"family":"Mehmood","given":"Rashid"}],"issued":{"date-parts":[["2021",6]]},"citation-key":"alkhayatReviewTaxonomyWind2021"}}],"schema":"https://github.com/citation-style-language/schema/raw/master/csl-citation.json"} </w:instrText>
            </w:r>
            <w:r>
              <w:fldChar w:fldCharType="separate"/>
            </w:r>
            <w:r>
              <w:rPr>
                <w:noProof/>
              </w:rPr>
              <w:t>[1], [2], [3], [4], [5]</w:t>
            </w:r>
            <w:r>
              <w:fldChar w:fldCharType="end"/>
            </w:r>
          </w:p>
        </w:tc>
      </w:tr>
      <w:tr w:rsidR="003B3A6D" w:rsidRPr="003B3A6D" w14:paraId="4992CE20" w14:textId="77777777" w:rsidTr="003B3A6D">
        <w:trPr>
          <w:trHeight w:val="315"/>
        </w:trPr>
        <w:tc>
          <w:tcPr>
            <w:tcW w:w="155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EFD6B26" w14:textId="77777777" w:rsidR="003B3A6D" w:rsidRPr="003B3A6D" w:rsidRDefault="003B3A6D" w:rsidP="003B3A6D">
            <w:r w:rsidRPr="003B3A6D">
              <w:t>Support Vector Machine (SVM)</w:t>
            </w:r>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B0461A6" w14:textId="77777777" w:rsidR="003B3A6D" w:rsidRPr="003B3A6D" w:rsidRDefault="003B3A6D" w:rsidP="003B3A6D">
            <w:r w:rsidRPr="003B3A6D">
              <w:t>Supervised Learning</w:t>
            </w:r>
          </w:p>
        </w:tc>
        <w:tc>
          <w:tcPr>
            <w:tcW w:w="283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43B8E7D" w14:textId="77777777" w:rsidR="003B3A6D" w:rsidRDefault="003B3A6D" w:rsidP="003B3A6D">
            <w:r w:rsidRPr="003B3A6D">
              <w:t xml:space="preserve">- Can handle high-dimensional data </w:t>
            </w:r>
          </w:p>
          <w:p w14:paraId="22231D22" w14:textId="0FEFF94C" w:rsidR="003B3A6D" w:rsidRPr="003B3A6D" w:rsidRDefault="003B3A6D" w:rsidP="003B3A6D">
            <w:r w:rsidRPr="003B3A6D">
              <w:t>- Strong robustness against noise and outliers</w:t>
            </w:r>
          </w:p>
        </w:tc>
        <w:tc>
          <w:tcPr>
            <w:tcW w:w="224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B6800B4" w14:textId="77777777" w:rsidR="003B3A6D" w:rsidRDefault="003B3A6D" w:rsidP="003B3A6D">
            <w:r w:rsidRPr="003B3A6D">
              <w:t xml:space="preserve">- Sensitive to parameter selection </w:t>
            </w:r>
          </w:p>
          <w:p w14:paraId="3821768C" w14:textId="271BAA7B" w:rsidR="003B3A6D" w:rsidRPr="003B3A6D" w:rsidRDefault="003B3A6D" w:rsidP="003B3A6D">
            <w:r w:rsidRPr="003B3A6D">
              <w:t>- Long training time</w:t>
            </w:r>
          </w:p>
        </w:tc>
        <w:tc>
          <w:tcPr>
            <w:tcW w:w="143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CDA07D" w14:textId="6F29626B" w:rsidR="003B3A6D" w:rsidRPr="003B3A6D" w:rsidRDefault="00BD0D81" w:rsidP="003B3A6D">
            <w:r>
              <w:fldChar w:fldCharType="begin"/>
            </w:r>
            <w:r>
              <w:instrText xml:space="preserve"> ADDIN ZOTERO_ITEM CSL_CITATION {"citationID":"z5LmkDaD","properties":{"formattedCitation":"[6], [7], [8], [9]","plainCitation":"[6], [7], [8], [9]","noteIndex":0},"citationItems":[{"id":94,"uris":["http://zotero.org/users/15385438/items/C4EWIDBR"],"itemData":{"id":94,"type":"article-journal","abstract":"The transition towards renewable electricity provides opportunities for manufacturing companies to save electricity costs through participating in demand response programs. End-to-end implementation of demand response systems focusing on manufacturing power consumers is still challenging due to multiple stakeholders and subsystems that generate a heterogeneous and large amount of data. This work develops an approach utilizing artiﬁcial intelligence for a demand response system that optimizes industrial consumers’ and prosumers’ production-related electricity costs according to time-variable electricity tariffs. It also proposes a semantic middleware architecture that utilizes an ontology as the semantic integration model for handling heterogeneous data models between the system’s modules. This paper reports on developing and evaluating multiple machine learning models for power generation forecasting and load prediction, and also mixed-integer linear programming as well as reinforcement learning for production optimization considering dynamic electricity pricing represented as Green Electricity Index (GEI). The experiments show that the hybrid auto-regressive long-short-term-memory model performs best for solar and convolutional neural networks for wind power generation forecasting. Random forest, k-nearest neighbors, ridge, and gradient-boosting regression models perform best in load prediction in the considered use cases. Furthermore, this research found that the reinforcement-learning-based approach can provide generic and scalable solutions for complex and dynamic production environments. Additionally, this paper presents the validation of the developed system in the German industrial environment, involving a utility company and two small to medium-sized manufacturing companies. It shows that the developed system beneﬁts the manufacturing company that implements ﬁne-grained process scheduling most due to its ﬂexible rescheduling capacities.","container-title":"The International Journal of Advanced Manufacturing Technology","DOI":"10.1007/s00170-024-13372-7","ISSN":"0268-3768, 1433-3015","journalAbbreviation":"Int J Adv Manuf Technol","language":"en","source":"DOI.org (Crossref)","title":"Artificial-intelligence-enabled dynamic demand response system for maximizing the use of renewable electricity in production processes","URL":"https://link.springer.com/10.1007/s00170-024-13372-7","author":[{"family":"Wicaksono","given":"Hendro"},{"family":"Trat","given":"Martin"},{"family":"Bashyal","given":"Atit"},{"family":"Boroukhian","given":"Tina"},{"family":"Felder","given":"Mine"},{"family":"Ahrens","given":"Mischa"},{"family":"Bender","given":"Janek"},{"family":"Groß","given":"Sebastian"},{"family":"Steiner","given":"Daniel"},{"family":"July","given":"Christoph"},{"family":"Dorus","given":"Christoph"},{"family":"Zoerner","given":"Thorsten"}],"accessed":{"date-parts":[["2024",10,12]]},"issued":{"date-parts":[["2024",3,22]]},"citation-key":"wicaksonoArtificialintelligenceenabledDynamicDemand2024"}},{"id":92,"uris":["http://zotero.org/users/15385438/items/REKVTKVK"],"itemData":{"id":92,"type":"article-journal","abstract":"The transition to a near-zero-emission power and energy industry for facing up to global warming issues is dominated by the use of renewable energy resources such as bioenergy and solar energy. When these resources are coordinated within an energy hub framework, the system’s flexibility is increased and dispatchable energy is provided by enhancing the share of renewable-dominated power. This paper proposes a dynamic scheduling framework for an energy hub with a biomass-solar hybrid renewable system. A hybrid forecasting model based on convolutional neural networks (CNNs) and Gated recurrent units (GRUs) is developed first to capture solar-related uncertainty sensibly, which will provide a great opportunity for the learning-based controller to determine an effective operation strategy in an optimal manner, especially on a cloudy-weather day. Then, a supervised federated neural architecture search (SFNAS) technique has been presented to eliminate the need for manual engineering of deep neural network models and the unnecessary computational burden associated with them. Finally, the deep deterministic policy gradient (DDPG), as an actor-critic deep reinforcement learning (DRL) methodology, enables the biomass-based energy hub to achieve cost-effective dynamic control strategies by addressing the decision-making problem as a highly dynamic continuous state-action model. The major conclusions of the numerical results show the effectiveness of the proposed SFNAS-DDPG method from average operating cost reduction up to 7.31% compared to the conventional DDPG model.","container-title":"IEEE Access","DOI":"10.1109/ACCESS.2024.3352032","ISSN":"2169-3536","journalAbbreviation":"IEEE Access","language":"en","license":"https://creativecommons.org/licenses/by-nc-nd/4.0/","page":"7674-7688","source":"DOI.org (Crossref)","title":"SFNAS-DDPG: A Biomass-Based Energy Hub Dynamic Scheduling Approach via Connecting Supervised Federated Neural Architecture Search and Deep Deterministic Policy Gradient","title-short":"SFNAS-DDPG","volume":"12","author":[{"family":"Dolatabadi","given":"Amirhossein"},{"family":"Abdeltawab","given":"Hussein"},{"family":"Mohamed","given":"Yasser Abdel-Rady I."}],"issued":{"date-parts":[["2024"]]},"citation-key":"dolatabadiSFNASDDPGBiomassBasedEnergy2024"}},{"id":121,"uris":["http://zotero.org/users/15385438/items/PPMQZZQW"],"itemData":{"id":121,"type":"paper-conference","abstract":"The rising adoption of renewable energy generation coupled with the anticipated increase in demand for reliable electricity over the coming years has brought attention to the importance of accurate short-term load forecasting. Short-term load forecasting plays an essential role in the scheduling and planning of the power grid’s resources to ensure it operates efficiently and reliably. This paper proposes a short-term load prediction model that exploits XGboost and LightGBM models under a cascaded ensemble architecture to provide highly accurate predictions. The architecture minimizes the weaknesses of individual predictors by combining advanced feature engineering and feature selection strategies. The proposed model’s effectiveness is tested on the publicly available benchmark dataset using mean average percent error (MAPE) to evaluate the models accuracy, while runtime is used to evaluate the model’s computational efficiency. The proposed model demonstrates increased performance when compared to both the baseline model and conventional models.","container-title":"2024 IEEE Texas Power and Energy Conference (TPEC)","DOI":"10.1109/TPEC60005.2024.10472180","event-place":"College Station, TX, USA","event-title":"2024 IEEE Texas Power and Energy Conference (TPEC)","ISBN":"9798350331202","language":"en","license":"https://doi.org/10.15223/policy-029","page":"1-6","publisher":"IEEE","publisher-place":"College Station, TX, USA","source":"DOI.org (Crossref)","title":"Cascaded Ensemble-Based Short-Term Load Forecasting for Smart Energy Management","URL":"https://ieeexplore.ieee.org/document/10472180/","author":[{"family":"Ottens","given":"Joshua"},{"family":"Akilan","given":"Thangarajah"},{"family":"Ameli","given":"Amir"},{"family":"Uddin","given":"Mohammad N."}],"accessed":{"date-parts":[["2024",10,24]]},"issued":{"date-parts":[["2024",2,12]]},"citation-key":"ottensCascadedEnsembleBasedShortTerm2024"}},{"id":96,"uris":["http://zotero.org/users/15385438/items/YV7VGUJH"],"itemData":{"id":96,"type":"article-journal","language":"en","source":"Zotero","title":"Data-Driven Control and Optimization under Noisy and Uncertain Conditions","author":[{"family":"Guo","given":"Baiwei"}],"citation-key":"guoDataDrivenControlOptimization"}}],"schema":"https://github.com/citation-style-language/schema/raw/master/csl-citation.json"} </w:instrText>
            </w:r>
            <w:r>
              <w:fldChar w:fldCharType="separate"/>
            </w:r>
            <w:r>
              <w:rPr>
                <w:noProof/>
              </w:rPr>
              <w:t>[6], [7], [8], [9]</w:t>
            </w:r>
            <w:r>
              <w:fldChar w:fldCharType="end"/>
            </w:r>
          </w:p>
        </w:tc>
      </w:tr>
      <w:tr w:rsidR="003B3A6D" w:rsidRPr="003B3A6D" w14:paraId="1FFA31AF" w14:textId="77777777" w:rsidTr="003B3A6D">
        <w:trPr>
          <w:trHeight w:val="315"/>
        </w:trPr>
        <w:tc>
          <w:tcPr>
            <w:tcW w:w="155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FFA7F10" w14:textId="77777777" w:rsidR="003B3A6D" w:rsidRPr="003B3A6D" w:rsidRDefault="003B3A6D" w:rsidP="003B3A6D">
            <w:r w:rsidRPr="003B3A6D">
              <w:t>Decision Tree (DT)</w:t>
            </w:r>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7E94FB1" w14:textId="77777777" w:rsidR="003B3A6D" w:rsidRPr="003B3A6D" w:rsidRDefault="003B3A6D" w:rsidP="003B3A6D">
            <w:r w:rsidRPr="003B3A6D">
              <w:t>Supervised Learning</w:t>
            </w:r>
          </w:p>
        </w:tc>
        <w:tc>
          <w:tcPr>
            <w:tcW w:w="283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CA3330E" w14:textId="77777777" w:rsidR="003B3A6D" w:rsidRPr="003B3A6D" w:rsidRDefault="003B3A6D" w:rsidP="003B3A6D">
            <w:r w:rsidRPr="003B3A6D">
              <w:t>- Easy to understand and interpret</w:t>
            </w:r>
          </w:p>
        </w:tc>
        <w:tc>
          <w:tcPr>
            <w:tcW w:w="224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BEAA6A9" w14:textId="4B5F9445" w:rsidR="003B3A6D" w:rsidRPr="003B3A6D" w:rsidRDefault="003B3A6D" w:rsidP="003B3A6D">
            <w:r w:rsidRPr="003B3A6D">
              <w:t>- Prone to overfitting - Sensitive to noise</w:t>
            </w:r>
          </w:p>
        </w:tc>
        <w:tc>
          <w:tcPr>
            <w:tcW w:w="143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4085D91" w14:textId="1592759A" w:rsidR="003B3A6D" w:rsidRPr="003B3A6D" w:rsidRDefault="00BD0D81" w:rsidP="003B3A6D">
            <w:r>
              <w:fldChar w:fldCharType="begin"/>
            </w:r>
            <w:r>
              <w:instrText xml:space="preserve"> ADDIN ZOTERO_ITEM CSL_CITATION {"citationID":"8qjRWLox","properties":{"formattedCitation":"[10], [11]","plainCitation":"[10], [11]","noteIndex":0},"citationItems":[{"id":79,"uris":["http://zotero.org/users/15385438/items/ZK85SEHU"],"itemData":{"id":79,"type":"article-journal","abstract":"In the fabric of energy generation, solar power is the most promising clean energy solution as an alternative to non-renewable energy sources. However, solar power’s dependency on environmental factors adds uncertainty to energy production. In such a scenario, solar power forecasting provides an edge to mitigate this uncertainty and improves overall system stability. Recently, machine learning (ML) models have been extensively deployed for designing and forecasting solar power. However, data pre-processing, forecast horizon, and performance evaluation of ML algorithms have to be carefully evaluated to find an accurate model. This paper provides an empirical comparison of different generation ML models for solar power forecasting, which can help understand future research on which method to adopt, depending on the ML model’s strengths and weaknesses. Therefore, an effective forecasting method is designated in aspects such as performance errors, convergence time, and computational complexity. So, this work rates different ML models on error performance metrics and convergence time. Moreover, cross-fold validations and hyperparameter are also examined for the top five performing models for a comprehensive evaluation and to give more intuitive and calibrated insight into various stakeholders working in the solar power plant modeling field.","container-title":"IETE Technical Review","DOI":"10.1080/02564602.2022.2136270","ISSN":"0256-4602, 0974-5971","issue":"4","journalAbbreviation":"IETE Technical Review","language":"en","page":"558-573","source":"DOI.org (Crossref)","title":"An Empirical Analysis of Machine Learning Algorithms for Solar Power Forecasting in a High Dimensional Uncertain Environment","volume":"40","author":[{"family":"Rai","given":"Amit"},{"family":"Shrivastava","given":"Ashish"},{"family":"Jana","given":"K. C."}],"issued":{"date-parts":[["2023",7,4]]},"citation-key":"raiEmpiricalAnalysisMachine2023"}},{"id":83,"uris":["http://zotero.org/users/15385438/items/RYR4QWIE"],"itemData":{"id":83,"type":"article-journal","abstract":"Anomalous seasons such as low-wind summers and extremely cold winters can seriously disrupt energy reliability and productivity. Better short/medium-term forecasts that provide reliable and strategic planning insights will allow the energy industry to plan for these extremes. In order to efﬁciently quantify uncertainty, this study proposes a Gaussian stochastic-based machine learning process model (GPR) for short/medium-term energy, solar, and wind (ESW) power forecasts using two different temporal resolutions of data. Four experimental steps (EXMS) were designed. Each EXMS is designed with four distinct ﬁtting and predicting methods, and the GPR model uses seven kernel covariance functions for hyperparameter optimization. Real-time data is used for the forecasting analysis at three different locations. The forecasting results are validated using three existing models. The percent coefﬁcient of variation of CVGPR1 and CVGPR2 of EXMS-1 and EXMS-3 for ESW power forecasts is 0.017%, 0.057%, 0.025%, and 0.223%, 0.225%, 0.170%, respectively. Accuracy has shown that the proposed model can predict ESW power simultaneously at two different temporal resolution data. The GPR accuracy with four EXMS methodologies is promising by addressing ESW power forecasts under the GPR framework of signiﬁcant utilities, independent power producers, and public interest.","container-title":"Energy","DOI":"10.1016/j.energy.2021.120911","ISSN":"03605442","journalAbbreviation":"Energy","language":"en","page":"120911","source":"DOI.org (Crossref)","title":"Methodological framework for short-and medium-term energy, solar and wind power forecasting with stochastic-based machine learning approach to monetary and energy policy applications","volume":"231","author":[{"family":"Ahmad","given":"Tanveer"},{"family":"Zhang","given":"Dongdong"},{"family":"Huang","given":"Chao"}],"issued":{"date-parts":[["2021",9]]},"citation-key":"ahmadMethodologicalFrameworkShortmediumterm2021"}}],"schema":"https://github.com/citation-style-language/schema/raw/master/csl-citation.json"} </w:instrText>
            </w:r>
            <w:r>
              <w:fldChar w:fldCharType="separate"/>
            </w:r>
            <w:r>
              <w:rPr>
                <w:noProof/>
              </w:rPr>
              <w:t>[10], [11]</w:t>
            </w:r>
            <w:r>
              <w:fldChar w:fldCharType="end"/>
            </w:r>
          </w:p>
        </w:tc>
      </w:tr>
      <w:tr w:rsidR="003B3A6D" w:rsidRPr="003B3A6D" w14:paraId="3A6A4FC8" w14:textId="77777777" w:rsidTr="003B3A6D">
        <w:trPr>
          <w:trHeight w:val="315"/>
        </w:trPr>
        <w:tc>
          <w:tcPr>
            <w:tcW w:w="155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C50CE47" w14:textId="77777777" w:rsidR="003B3A6D" w:rsidRPr="003B3A6D" w:rsidRDefault="003B3A6D" w:rsidP="003B3A6D">
            <w:r w:rsidRPr="003B3A6D">
              <w:t>Random Forest (RF)</w:t>
            </w:r>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306737B" w14:textId="77777777" w:rsidR="003B3A6D" w:rsidRPr="003B3A6D" w:rsidRDefault="003B3A6D" w:rsidP="003B3A6D">
            <w:r w:rsidRPr="003B3A6D">
              <w:t>Ensemble Learning</w:t>
            </w:r>
          </w:p>
        </w:tc>
        <w:tc>
          <w:tcPr>
            <w:tcW w:w="283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FAB6AFE" w14:textId="77777777" w:rsidR="003B3A6D" w:rsidRDefault="003B3A6D" w:rsidP="003B3A6D">
            <w:r w:rsidRPr="003B3A6D">
              <w:t xml:space="preserve">- High prediction accuracy </w:t>
            </w:r>
          </w:p>
          <w:p w14:paraId="4988E88F" w14:textId="759FD496" w:rsidR="003B3A6D" w:rsidRPr="003B3A6D" w:rsidRDefault="003B3A6D" w:rsidP="003B3A6D">
            <w:r w:rsidRPr="003B3A6D">
              <w:t>- Strong robustness against noise and outliers</w:t>
            </w:r>
          </w:p>
        </w:tc>
        <w:tc>
          <w:tcPr>
            <w:tcW w:w="224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CA6C9FE" w14:textId="77777777" w:rsidR="003B3A6D" w:rsidRDefault="003B3A6D" w:rsidP="003B3A6D">
            <w:r w:rsidRPr="003B3A6D">
              <w:t xml:space="preserve">- Long training time </w:t>
            </w:r>
          </w:p>
          <w:p w14:paraId="244E9C9A" w14:textId="2CC7EB9E" w:rsidR="003B3A6D" w:rsidRPr="003B3A6D" w:rsidRDefault="003B3A6D" w:rsidP="003B3A6D">
            <w:r w:rsidRPr="003B3A6D">
              <w:t>- Complex model</w:t>
            </w:r>
          </w:p>
        </w:tc>
        <w:tc>
          <w:tcPr>
            <w:tcW w:w="143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DA93F0" w14:textId="0DB87F8A" w:rsidR="003B3A6D" w:rsidRPr="003B3A6D" w:rsidRDefault="00BD0D81" w:rsidP="003B3A6D">
            <w:r>
              <w:fldChar w:fldCharType="begin"/>
            </w:r>
            <w:r>
              <w:instrText xml:space="preserve"> ADDIN ZOTERO_ITEM CSL_CITATION {"citationID":"mvbGF0a3","properties":{"formattedCitation":"[3], [12], [13], [14]","plainCitation":"[3], [12], [13], [14]","noteIndex":0},"citationItems":[{"id":55,"uris":["http://zotero.org/users/15385438/items/EDZ9JP23"],"itemData":{"id":55,"type":"article-journal","abstract":"The prediction of global solar radiation for the regions is of great importance in terms of giving directions of solar energy conversion systems (design, modeling, and operation), selection of proper regions, and even future investment policies of the decision-makers. With this viewpoint, the objective of this paper is to predict daily global solar radiation data of four provinces (Kırklareli, Tokat, Nev¸sehir and Karaman) which have different solar radiation distribution in Turkey. In the study, four different machine learning algorithms (support vector machine (SVM), artificial neural network (ANN), kernel and nearest-neighbor (k-NN), and deep learning (DL)) are used. In the training of these algorithms, daily minimum and maximum ambient temperature, cloud cover, daily extraterrestrial solar radiation, day length and solar radiation of these provinces are used. The data is supplied from the Turkish State Meteorological Service and cover the last two years (01.01.2018–31.12.2019). To decide on the success of these algorithms, seven different statistical metrics (R2, RMSE, rRMSE, MBE, MABE, t-stat, and MAPE) are discussed in the study. The results shows that R2, MABE, and RMSE values of all algorithms are ranging from 0.855 to 0.936, from 1.870 to 2.328 MJ/m2, from 2.273 to 2.820 MJ/m2, respectively. At all cases, k-NN exhibited the worst result in terms of R2, RMSE, and MABE metrics. Of all the models, DL was the only model that exceeded the t-critic value. In conclusion, the present paper is reporting that all machine learning algorithms tested in this study can be used in the prediction of daily global solar radiation data with a high accuracy; however, the ANN algorithm is the best fitting algorithm among all algorithms. Then it is followed by DL, SVM and k-NN, respectively.","container-title":"Renewable and Sustainable Energy Reviews","DOI":"10.1016/j.rser.2020.110114","ISSN":"13640321","journalAbbreviation":"Renewable and Sustainable Energy Reviews","language":"en","page":"110114","source":"DOI.org (Crossref)","title":"Prediction of daily global solar radiation using different machine learning algorithms: Evaluation and comparison","title-short":"Prediction of daily global solar radiation using different machine learning algorithms","volume":"135","author":[{"family":"Ağbulut","given":"Ümit"},{"family":"Gürel","given":"Ali Etem"},{"family":"Biçen","given":"Yunus"}],"issued":{"date-parts":[["2021",1]]},"citation-key":"agbulutPredictionDailyGlobal2021"}},{"id":122,"uris":["http://zotero.org/users/15385438/items/4LUH8SZS"],"itemData":{"id":122,"type":"article-journal","abstract":"Forecasting the power production of grid-connected photovoltaic (PV) power plants is essential for both the profitability and the prospects of the technology. Physically inspired modelling represents a common approach in calculating the expected power output from numerical weather prediction data. The model selection has a high effect on physical PV power forecasting accuracy, as the difference between the most and least accurate model chains is 13% in mean absolute error (MAE), 12% in root mean square error (RMSE), and 23–33% in skill scores for a PV plant on average. The power forecast performance analysis performed and verified for one-year 15-min resolution production data of 16 PV plants in Hungary for day-ahead and intraday time horizons on all possible combinations of nine direct and diffuse irradiance separation, ten tilted irradiance transposition, three reflection loss, five cell temperature, four PV module performance, two shading loss, and three inverter models.","container-title":"Applied Energy","DOI":"10.1016/j.apenergy.2020.116239","ISSN":"03062619","journalAbbreviation":"Applied Energy","language":"en","page":"116239","source":"DOI.org (Crossref)","title":"Extensive comparison of physical models for photovoltaic power forecasting","volume":"283","author":[{"family":"Mayer","given":"Martin János"},{"family":"Gróf","given":"Gyula"}],"issued":{"date-parts":[["2021",2]]},"citation-key":"mayerExtensiveComparisonPhysical2021"}},{"id":84,"uris":["http://zotero.org/users/15385438/items/SA5AZEW5"],"itemData":{"id":84,"type":"article-journal","abstract":"The integration and management of distributed energy resources (DERs), including residential photovoltaic (PV) production, coupled with the widespread use of enabling technologies such as artiﬁcial intelligence, have led to the emergence of new tools, market models, and business opportunities. The accurate forecasting of these resources has become crucial to decision making, despite data availability and reliability issues in some parts of the world. To address these challenges, this paper proposes a deep and machine learning-based methodology for PV power forecasting, which includes XGBoost, random forest, support vector regressor, multi-layer perceptron, and LSTMbased tuned models, and introduces the ConvLSTM1D approach for this task. These models were evaluated on the univariate time-series prediction of low-volume residential PV production data across various forecast horizons. The proposed benchmarking and analysis approach considers technical and economic impacts, which can provide valuable insights for decision-making tools with these resources. The results indicate that the random forest and ConvLSTM1D model approaches yielded the most accurate forecasting performance, as demonstrated by the lowest RMSE, MAPE, and MAE across the different scenarios proposed.","container-title":"Energies","DOI":"10.3390/en16104097","ISSN":"1996-1073","issue":"10","journalAbbreviation":"Energies","language":"en","license":"https://creativecommons.org/licenses/by/4.0/","page":"4097","source":"DOI.org (Crossref)","title":"Deep and Machine Learning Models to Forecast Photovoltaic Power Generation","volume":"16","author":[{"family":"Cantillo-Luna","given":"Sergio"},{"family":"Moreno-Chuquen","given":"Ricardo"},{"family":"Celeita","given":"David"},{"family":"Anders","given":"George"}],"issued":{"date-parts":[["2023",5,15]]},"citation-key":"cantillo-lunaDeepMachineLearning2023"}},{"id":209,"uris":["http://zotero.org/users/15385438/items/F7295F7V"],"itemData":{"id":209,"type":"article-journal","abstract":"Learningtostoreinformationoverextendedtimeintervalsviarecurrentbackpropagation takesaverylongtime,mostlyduetoinsu cient,decayingerrorbackow.Webrieyreview Hochreiter's1991analysisofthisproblem,thenaddressitbyintroducinganovel,e cient, gradient-basedmethodcalled\\LongShort-TermMemory\"(LSTM).Truncatingthegradient wherethisdoesnotdoharm,LSTMcanlearntobridgeminimaltimelagsinexcessof1000 discretetimestepsbyenforcingconstanterrorowthrough\\constanterrorcarrousels\"within specialunits.Multiplicativegateunitslearntoopenandcloseaccesstotheconstanterror ow.LSTMislocalinspaceandtime;itscomputationalcomplexitypertimestepandweight isO(1).Ourexperimentswitharticialdatainvolvelocal,distributed,real-valued,andnoisy patternrepresentations.IncomparisonswithRTRL,BPTT,RecurrentCascade-Correlation, Elmannets,andNeuralSequenceChunking,LSTMleadstomanymoresuccessfulruns,and learnsmuchfaster.LSTMalsosolvescomplex,articiallongtimelagtasksthathavenever beensolvedbypreviousrecurrentnetworkalgorithms.","container-title":"Neural Computation","DOI":"10.1162/neco.1997.9.8.1735","ISSN":"0899-7667, 1530-888X","issue":"8","journalAbbreviation":"Neural Computation","language":"en","page":"1735-1780","source":"DOI.org (Crossref)","title":"Long Short-Term Memory","volume":"9","author":[{"family":"Hochreiter","given":"Sepp"},{"family":"Schmidhuber","given":"Jürgen"}],"issued":{"date-parts":[["1997",11,1]]},"citation-key":"hochreiterLongShortTermMemory1997"}}],"schema":"https://github.com/citation-style-language/schema/raw/master/csl-citation.json"} </w:instrText>
            </w:r>
            <w:r>
              <w:fldChar w:fldCharType="separate"/>
            </w:r>
            <w:r>
              <w:rPr>
                <w:noProof/>
              </w:rPr>
              <w:t>[3], [12], [13], [14]</w:t>
            </w:r>
            <w:r>
              <w:fldChar w:fldCharType="end"/>
            </w:r>
          </w:p>
        </w:tc>
      </w:tr>
      <w:tr w:rsidR="003B3A6D" w:rsidRPr="003B3A6D" w14:paraId="460D21F8" w14:textId="77777777" w:rsidTr="003B3A6D">
        <w:trPr>
          <w:trHeight w:val="315"/>
        </w:trPr>
        <w:tc>
          <w:tcPr>
            <w:tcW w:w="155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B836D39" w14:textId="77777777" w:rsidR="003B3A6D" w:rsidRPr="003B3A6D" w:rsidRDefault="003B3A6D" w:rsidP="003B3A6D">
            <w:proofErr w:type="spellStart"/>
            <w:r w:rsidRPr="003B3A6D">
              <w:t>XGBoost</w:t>
            </w:r>
            <w:proofErr w:type="spellEnd"/>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C01D4B6" w14:textId="77777777" w:rsidR="003B3A6D" w:rsidRPr="003B3A6D" w:rsidRDefault="003B3A6D" w:rsidP="003B3A6D">
            <w:r w:rsidRPr="003B3A6D">
              <w:t>Ensemble Learning</w:t>
            </w:r>
          </w:p>
        </w:tc>
        <w:tc>
          <w:tcPr>
            <w:tcW w:w="283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7BA762" w14:textId="77777777" w:rsidR="003B3A6D" w:rsidRDefault="003B3A6D" w:rsidP="003B3A6D">
            <w:r w:rsidRPr="003B3A6D">
              <w:t xml:space="preserve">- High prediction accuracy </w:t>
            </w:r>
          </w:p>
          <w:p w14:paraId="0D4A1C04" w14:textId="3E344659" w:rsidR="003B3A6D" w:rsidRPr="003B3A6D" w:rsidRDefault="003B3A6D" w:rsidP="003B3A6D">
            <w:r w:rsidRPr="003B3A6D">
              <w:t>- Fast training speed</w:t>
            </w:r>
          </w:p>
        </w:tc>
        <w:tc>
          <w:tcPr>
            <w:tcW w:w="224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F218D62" w14:textId="77777777" w:rsidR="003B3A6D" w:rsidRPr="003B3A6D" w:rsidRDefault="003B3A6D" w:rsidP="003B3A6D">
            <w:r w:rsidRPr="003B3A6D">
              <w:t>- Complex model - Sensitive to parameter selection</w:t>
            </w:r>
          </w:p>
        </w:tc>
        <w:tc>
          <w:tcPr>
            <w:tcW w:w="143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39D0D3" w14:textId="13ADDB61" w:rsidR="003B3A6D" w:rsidRPr="003B3A6D" w:rsidRDefault="00BD0D81" w:rsidP="003B3A6D">
            <w:r>
              <w:fldChar w:fldCharType="begin"/>
            </w:r>
            <w:r>
              <w:instrText xml:space="preserve"> ADDIN ZOTERO_ITEM CSL_CITATION {"citationID":"xo4JNncZ","properties":{"formattedCitation":"[3], [8], [15]","plainCitation":"[3], [8], [15]","noteIndex":0},"citationItems":[{"id":55,"uris":["http://zotero.org/users/15385438/items/EDZ9JP23"],"itemData":{"id":55,"type":"article-journal","abstract":"The prediction of global solar radiation for the regions is of great importance in terms of giving directions of solar energy conversion systems (design, modeling, and operation), selection of proper regions, and even future investment policies of the decision-makers. With this viewpoint, the objective of this paper is to predict daily global solar radiation data of four provinces (Kırklareli, Tokat, Nev¸sehir and Karaman) which have different solar radiation distribution in Turkey. In the study, four different machine learning algorithms (support vector machine (SVM), artificial neural network (ANN), kernel and nearest-neighbor (k-NN), and deep learning (DL)) are used. In the training of these algorithms, daily minimum and maximum ambient temperature, cloud cover, daily extraterrestrial solar radiation, day length and solar radiation of these provinces are used. The data is supplied from the Turkish State Meteorological Service and cover the last two years (01.01.2018–31.12.2019). To decide on the success of these algorithms, seven different statistical metrics (R2, RMSE, rRMSE, MBE, MABE, t-stat, and MAPE) are discussed in the study. The results shows that R2, MABE, and RMSE values of all algorithms are ranging from 0.855 to 0.936, from 1.870 to 2.328 MJ/m2, from 2.273 to 2.820 MJ/m2, respectively. At all cases, k-NN exhibited the worst result in terms of R2, RMSE, and MABE metrics. Of all the models, DL was the only model that exceeded the t-critic value. In conclusion, the present paper is reporting that all machine learning algorithms tested in this study can be used in the prediction of daily global solar radiation data with a high accuracy; however, the ANN algorithm is the best fitting algorithm among all algorithms. Then it is followed by DL, SVM and k-NN, respectively.","container-title":"Renewable and Sustainable Energy Reviews","DOI":"10.1016/j.rser.2020.110114","ISSN":"13640321","journalAbbreviation":"Renewable and Sustainable Energy Reviews","language":"en","page":"110114","source":"DOI.org (Crossref)","title":"Prediction of daily global solar radiation using different machine learning algorithms: Evaluation and comparison","title-short":"Prediction of daily global solar radiation using different machine learning algorithms","volume":"135","author":[{"family":"Ağbulut","given":"Ümit"},{"family":"Gürel","given":"Ali Etem"},{"family":"Biçen","given":"Yunus"}],"issued":{"date-parts":[["2021",1]]},"citation-key":"agbulutPredictionDailyGlobal2021"}},{"id":121,"uris":["http://zotero.org/users/15385438/items/PPMQZZQW"],"itemData":{"id":121,"type":"paper-conference","abstract":"The rising adoption of renewable energy generation coupled with the anticipated increase in demand for reliable electricity over the coming years has brought attention to the importance of accurate short-term load forecasting. Short-term load forecasting plays an essential role in the scheduling and planning of the power grid’s resources to ensure it operates efficiently and reliably. This paper proposes a short-term load prediction model that exploits XGboost and LightGBM models under a cascaded ensemble architecture to provide highly accurate predictions. The architecture minimizes the weaknesses of individual predictors by combining advanced feature engineering and feature selection strategies. The proposed model’s effectiveness is tested on the publicly available benchmark dataset using mean average percent error (MAPE) to evaluate the models accuracy, while runtime is used to evaluate the model’s computational efficiency. The proposed model demonstrates increased performance when compared to both the baseline model and conventional models.","container-title":"2024 IEEE Texas Power and Energy Conference (TPEC)","DOI":"10.1109/TPEC60005.2024.10472180","event-place":"College Station, TX, USA","event-title":"2024 IEEE Texas Power and Energy Conference (TPEC)","ISBN":"9798350331202","language":"en","license":"https://doi.org/10.15223/policy-029","page":"1-6","publisher":"IEEE","publisher-place":"College Station, TX, USA","source":"DOI.org (Crossref)","title":"Cascaded Ensemble-Based Short-Term Load Forecasting for Smart Energy Management","URL":"https://ieeexplore.ieee.org/document/10472180/","author":[{"family":"Ottens","given":"Joshua"},{"family":"Akilan","given":"Thangarajah"},{"family":"Ameli","given":"Amir"},{"family":"Uddin","given":"Mohammad N."}],"accessed":{"date-parts":[["2024",10,24]]},"issued":{"date-parts":[["2024",2,12]]},"citation-key":"ottensCascadedEnsembleBasedShortTerm2024"}},{"id":90,"uris":["http://zotero.org/users/15385438/items/H636SSX2"],"itemData":{"id":90,"type":"article-journal","abstract":"Machine Learning (ML)-based methods have been identiﬁed as capable of providing up to one day ahead Photovoltaic (PV) power forecasts. In this research, we introduce a generic physical model of a PV system into ML predictors to forecast from one to three days ahead. The only requirement is a basic dataset including power, wind speed and air temperature measurements. Then, these are recombined into physics informed metrics able to capture the operational point of the PV. In this way, the models learn about the physical relationships of the different features, effectively easing training. In order to generalise the results, we also present a methodology evaluating this physics informed approach. We present a study-case of a PV system in Denmark to validate our claims by extensively evaluating ﬁve different ML methods: Random Forest, Support Vector Machine, Convolutional Neural Networks (CNN), Long-Short Term Memory (LSTM) and a hybrid CNN–LSTM. The results show consistently how the best predictors use the proposed physics-informed features disregarding the particular ML-method, and forecasting horizon. However, also, how there is a threshold regarding the number of previous samples to be included that appears as a convex function.","container-title":"Sensors","DOI":"10.3390/s22030749","ISSN":"1424-8220","issue":"3","journalAbbreviation":"Sensors","language":"en","license":"https://creativecommons.org/licenses/by/4.0/","page":"749","source":"DOI.org (Crossref)","title":"Increasing the Accuracy of Hourly Multi-Output Solar Power Forecast with Physics-Informed Machine Learning","volume":"22","author":[{"family":"Pombo","given":"Daniel Vázquez"},{"family":"Bindner","given":"Henrik W."},{"family":"Spataru","given":"Sergiu Viorel"},{"family":"Sørensen","given":"Poul Ejnar"},{"family":"Bacher","given":"Peder"}],"issued":{"date-parts":[["2022",1,19]]},"citation-key":"pomboIncreasingAccuracyHourly2022"}}],"schema":"https://github.com/citation-style-language/schema/raw/master/csl-citation.json"} </w:instrText>
            </w:r>
            <w:r>
              <w:fldChar w:fldCharType="separate"/>
            </w:r>
            <w:r>
              <w:rPr>
                <w:noProof/>
              </w:rPr>
              <w:t>[3], [8], [15]</w:t>
            </w:r>
            <w:r>
              <w:fldChar w:fldCharType="end"/>
            </w:r>
          </w:p>
        </w:tc>
      </w:tr>
      <w:tr w:rsidR="003B3A6D" w:rsidRPr="003B3A6D" w14:paraId="137FFD3F" w14:textId="77777777" w:rsidTr="003B3A6D">
        <w:trPr>
          <w:trHeight w:val="315"/>
        </w:trPr>
        <w:tc>
          <w:tcPr>
            <w:tcW w:w="155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0DCEF8E" w14:textId="77777777" w:rsidR="003B3A6D" w:rsidRPr="003B3A6D" w:rsidRDefault="003B3A6D" w:rsidP="003B3A6D">
            <w:r w:rsidRPr="003B3A6D">
              <w:t>Convolutional Neural Network (CNN)</w:t>
            </w:r>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DEC080" w14:textId="77777777" w:rsidR="003B3A6D" w:rsidRPr="003B3A6D" w:rsidRDefault="003B3A6D" w:rsidP="003B3A6D">
            <w:r w:rsidRPr="003B3A6D">
              <w:t>Deep Learning</w:t>
            </w:r>
          </w:p>
        </w:tc>
        <w:tc>
          <w:tcPr>
            <w:tcW w:w="283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B531A0B" w14:textId="77777777" w:rsidR="003B3A6D" w:rsidRDefault="003B3A6D" w:rsidP="003B3A6D">
            <w:r w:rsidRPr="003B3A6D">
              <w:t xml:space="preserve">- Excels at extracting spatial features from data </w:t>
            </w:r>
          </w:p>
          <w:p w14:paraId="1A8BC4E5" w14:textId="00D15FC1" w:rsidR="003B3A6D" w:rsidRPr="003B3A6D" w:rsidRDefault="003B3A6D" w:rsidP="003B3A6D">
            <w:r w:rsidRPr="003B3A6D">
              <w:t>- Suitable for image, video, etc.</w:t>
            </w:r>
          </w:p>
        </w:tc>
        <w:tc>
          <w:tcPr>
            <w:tcW w:w="224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0F21470" w14:textId="77777777" w:rsidR="003B3A6D" w:rsidRDefault="003B3A6D" w:rsidP="003B3A6D">
            <w:r w:rsidRPr="003B3A6D">
              <w:t xml:space="preserve">- Long training time </w:t>
            </w:r>
          </w:p>
          <w:p w14:paraId="7F0D54B0" w14:textId="3E1B1B46" w:rsidR="003B3A6D" w:rsidRPr="003B3A6D" w:rsidRDefault="003B3A6D" w:rsidP="003B3A6D">
            <w:r w:rsidRPr="003B3A6D">
              <w:t>- Requires a large amount of training data</w:t>
            </w:r>
          </w:p>
        </w:tc>
        <w:tc>
          <w:tcPr>
            <w:tcW w:w="143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D76D96D" w14:textId="2EDF48AB" w:rsidR="003B3A6D" w:rsidRPr="003B3A6D" w:rsidRDefault="00BD0D81" w:rsidP="003B3A6D">
            <w:r>
              <w:fldChar w:fldCharType="begin"/>
            </w:r>
            <w:r w:rsidR="00BC3934">
              <w:instrText xml:space="preserve"> ADDIN ZOTERO_ITEM CSL_CITATION {"citationID":"X1saE1j2","properties":{"formattedCitation":"[11], [16]","plainCitation":"[11], [16]","noteIndex":0},"citationItems":[{"id":83,"uris":["http://zotero.org/users/15385438/items/RYR4QWIE"],"itemData":{"id":83,"type":"article-journal","abstract":"Anomalous seasons such as low-wind summers and extremely cold winters can seriously disrupt energy reliability and productivity. Better short/medium-term forecasts that provide reliable and strategic planning insights will allow the energy industry to plan for these extremes. In order to efﬁciently quantify uncertainty, this study proposes a Gaussian stochastic-based machine learning process model (GPR) for short/medium-term energy, solar, and wind (ESW) power forecasts using two different temporal resolutions of data. Four experimental steps (EXMS) were designed. Each EXMS is designed with four distinct ﬁtting and predicting methods, and the GPR model uses seven kernel covariance functions for hyperparameter optimization. Real-time data is used for the forecasting analysis at three different locations. The forecasting results are validated using three existing models. The percent coefﬁcient of variation of CVGPR1 and CVGPR2 of EXMS-1 and EXMS-3 for ESW power forecasts is 0.017%, 0.057%, 0.025%, and 0.223%, 0.225%, 0.170%, respectively. Accuracy has shown that the proposed model can predict ESW power simultaneously at two different temporal resolution data. The GPR accuracy with four EXMS methodologies is promising by addressing ESW power forecasts under the GPR framework of signiﬁcant utilities, independent power producers, and public interest.","container-title":"Energy","DOI":"10.1016/j.energy.2021.120911","ISSN":"03605442","journalAbbreviation":"Energy","language":"en","page":"120911","source":"DOI.org (Crossref)","title":"Methodological framework for short-and medium-term energy, solar and wind power forecasting with stochastic-based machine learning approach to monetary and energy policy applications","volume":"231","author":[{"family":"Ahmad","given":"Tanveer"},{"family":"Zhang","given":"Dongdong"},{"family":"Huang","given":"Chao"}],"issued":{"date-parts":[["2021",9]]},"citation-key":"ahmadMethodologicalFrameworkShortmediumterm2021"}},{"id":58,"uris":["http://zotero.org/users/15385438/items/KIDI2WB5"],"itemData":{"id":58,"type":"article-journal","abstract":"The growing human population in this modern society hugely depends on the energy to fulfill their day-to-day needs and activities. Renewable energy sources, especially solar energy, can satisfy the global power demand while reducing global warming caused by conventional sources. Solar irradiance is an essential component in solar power applications. The availability of solar irradiance is influenced by several factors, such as forecasting horizon, weather classification, and performance evaluation metrics, which also need consideration. The accurate forecasting of solar irradiance is of utmost importance for the power system designers and grid operators for efficient management of solar energy systems. The intermittent and non-stationary nature of solar irradiance makes many existing statistical and machine learning approaches less competent in providing accurate predictions. In this context, deep learning models have been proposed by several researchers to reduce the limitations of existing machine learning models and improve prediction accuracy. In this work, an extensive and comprehensive review of deep learning-based solar irradiance forecasting models is presented. The effectiveness and efficacy of several deep learning models, including long short-term memory, deep belief network, echo state network, convolution neural network, etc. have been reviewed. The results obtained in the reported studies proved the superiority of deep learning models in solar forecasting applications. Few researchers have proposed deep hybrid models to improve the prediction performance further. A study reported that the hybrid of CNN-LSTM can enhance the prediction accuracy by 3.62%, 25.29%, 34.66%, 37.37% and 26.20% over CNN, LSTM, GRU, RNN and DNN, respectively. Overall, this paper offers preliminary guidelines for a detailed view of deep learning techniques that researchers and engineers can use to improve the solar photovoltaic plant’s modeling and planning.","container-title":"Journal of Cleaner Production","DOI":"10.1016/j.jclepro.2021.128566","ISSN":"09596526","journalAbbreviation":"Journal of Cleaner Production","language":"en","page":"128566","source":"DOI.org (Crossref)","title":"Deep learning models for solar irradiance forecasting: A comprehensive review","title-short":"Deep learning models for solar irradiance forecasting","volume":"318","author":[{"family":"Kumari","given":"Pratima"},{"family":"Toshniwal","given":"Durga"}],"issued":{"date-parts":[["2021",10]]},"citation-key":"kumariDeepLearningModels2021"}}],"schema":"https://github.com/citation-style-language/schema/raw/master/csl-citation.json"} </w:instrText>
            </w:r>
            <w:r>
              <w:fldChar w:fldCharType="separate"/>
            </w:r>
            <w:r w:rsidR="00BC3934">
              <w:rPr>
                <w:noProof/>
              </w:rPr>
              <w:t>[11], [16]</w:t>
            </w:r>
            <w:r>
              <w:fldChar w:fldCharType="end"/>
            </w:r>
          </w:p>
        </w:tc>
      </w:tr>
      <w:tr w:rsidR="003B3A6D" w:rsidRPr="00BC3934" w14:paraId="7D56685A" w14:textId="77777777" w:rsidTr="003B3A6D">
        <w:trPr>
          <w:trHeight w:val="315"/>
        </w:trPr>
        <w:tc>
          <w:tcPr>
            <w:tcW w:w="155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0231AC7" w14:textId="77777777" w:rsidR="003B3A6D" w:rsidRPr="003B3A6D" w:rsidRDefault="003B3A6D" w:rsidP="003B3A6D">
            <w:r w:rsidRPr="003B3A6D">
              <w:t>Long Short-Term Memory (LSTM)</w:t>
            </w:r>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DC7034F" w14:textId="77777777" w:rsidR="003B3A6D" w:rsidRPr="003B3A6D" w:rsidRDefault="003B3A6D" w:rsidP="003B3A6D">
            <w:r w:rsidRPr="003B3A6D">
              <w:t>Deep Learning</w:t>
            </w:r>
          </w:p>
        </w:tc>
        <w:tc>
          <w:tcPr>
            <w:tcW w:w="283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D031636" w14:textId="77777777" w:rsidR="003B3A6D" w:rsidRDefault="003B3A6D" w:rsidP="003B3A6D">
            <w:r w:rsidRPr="003B3A6D">
              <w:t xml:space="preserve">- Excels at handling time series data </w:t>
            </w:r>
          </w:p>
          <w:p w14:paraId="66D6BE52" w14:textId="2EBA52B1" w:rsidR="003B3A6D" w:rsidRPr="003B3A6D" w:rsidRDefault="003B3A6D" w:rsidP="003B3A6D">
            <w:r w:rsidRPr="003B3A6D">
              <w:t>- Can predict solar power generation for future periods</w:t>
            </w:r>
          </w:p>
        </w:tc>
        <w:tc>
          <w:tcPr>
            <w:tcW w:w="224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B3A1812" w14:textId="77777777" w:rsidR="003B3A6D" w:rsidRDefault="003B3A6D" w:rsidP="003B3A6D">
            <w:r w:rsidRPr="003B3A6D">
              <w:t xml:space="preserve">- Long training time </w:t>
            </w:r>
          </w:p>
          <w:p w14:paraId="57503AB6" w14:textId="5206D584" w:rsidR="003B3A6D" w:rsidRPr="003B3A6D" w:rsidRDefault="003B3A6D" w:rsidP="003B3A6D">
            <w:r w:rsidRPr="003B3A6D">
              <w:t>- Complex model</w:t>
            </w:r>
          </w:p>
        </w:tc>
        <w:tc>
          <w:tcPr>
            <w:tcW w:w="143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BE939AD" w14:textId="6F1275B7" w:rsidR="003B3A6D" w:rsidRPr="003B3A6D" w:rsidRDefault="00BC3934" w:rsidP="003B3A6D">
            <w:r>
              <w:fldChar w:fldCharType="begin"/>
            </w:r>
            <w:r>
              <w:instrText xml:space="preserve"> ADDIN ZOTERO_ITEM CSL_CITATION {"citationID":"vnDSVer8","properties":{"formattedCitation":"[10], [11], [14], [16]","plainCitation":"[10], [11], [14], [16]","noteIndex":0},"citationItems":[{"id":79,"uris":["http://zotero.org/users/15385438/items/ZK85SEHU"],"itemData":{"id":79,"type":"article-journal","abstract":"In the fabric of energy generation, solar power is the most promising clean energy solution as an alternative to non-renewable energy sources. However, solar power’s dependency on environmental factors adds uncertainty to energy production. In such a scenario, solar power forecasting provides an edge to mitigate this uncertainty and improves overall system stability. Recently, machine learning (ML) models have been extensively deployed for designing and forecasting solar power. However, data pre-processing, forecast horizon, and performance evaluation of ML algorithms have to be carefully evaluated to find an accurate model. This paper provides an empirical comparison of different generation ML models for solar power forecasting, which can help understand future research on which method to adopt, depending on the ML model’s strengths and weaknesses. Therefore, an effective forecasting method is designated in aspects such as performance errors, convergence time, and computational complexity. So, this work rates different ML models on error performance metrics and convergence time. Moreover, cross-fold validations and hyperparameter are also examined for the top five performing models for a comprehensive evaluation and to give more intuitive and calibrated insight into various stakeholders working in the solar power plant modeling field.","container-title":"IETE Technical Review","DOI":"10.1080/02564602.2022.2136270","ISSN":"0256-4602, 0974-5971","issue":"4","journalAbbreviation":"IETE Technical Review","language":"en","page":"558-573","source":"DOI.org (Crossref)","title":"An Empirical Analysis of Machine Learning Algorithms for Solar Power Forecasting in a High Dimensional Uncertain Environment","volume":"40","author":[{"family":"Rai","given":"Amit"},{"family":"Shrivastava","given":"Ashish"},{"family":"Jana","given":"K. C."}],"issued":{"date-parts":[["2023",7,4]]},"citation-key":"raiEmpiricalAnalysisMachine2023"}},{"id":83,"uris":["http://zotero.org/users/15385438/items/RYR4QWIE"],"itemData":{"id":83,"type":"article-journal","abstract":"Anomalous seasons such as low-wind summers and extremely cold winters can seriously disrupt energy reliability and productivity. Better short/medium-term forecasts that provide reliable and strategic planning insights will allow the energy industry to plan for these extremes. In order to efﬁciently quantify uncertainty, this study proposes a Gaussian stochastic-based machine learning process model (GPR) for short/medium-term energy, solar, and wind (ESW) power forecasts using two different temporal resolutions of data. Four experimental steps (EXMS) were designed. Each EXMS is designed with four distinct ﬁtting and predicting methods, and the GPR model uses seven kernel covariance functions for hyperparameter optimization. Real-time data is used for the forecasting analysis at three different locations. The forecasting results are validated using three existing models. The percent coefﬁcient of variation of CVGPR1 and CVGPR2 of EXMS-1 and EXMS-3 for ESW power forecasts is 0.017%, 0.057%, 0.025%, and 0.223%, 0.225%, 0.170%, respectively. Accuracy has shown that the proposed model can predict ESW power simultaneously at two different temporal resolution data. The GPR accuracy with four EXMS methodologies is promising by addressing ESW power forecasts under the GPR framework of signiﬁcant utilities, independent power producers, and public interest.","container-title":"Energy","DOI":"10.1016/j.energy.2021.120911","ISSN":"03605442","journalAbbreviation":"Energy","language":"en","page":"120911","source":"DOI.org (Crossref)","title":"Methodological framework for short-and medium-term energy, solar and wind power forecasting with stochastic-based machine learning approach to monetary and energy policy applications","volume":"231","author":[{"family":"Ahmad","given":"Tanveer"},{"family":"Zhang","given":"Dongdong"},{"family":"Huang","given":"Chao"}],"issued":{"date-parts":[["2021",9]]},"citation-key":"ahmadMethodologicalFrameworkShortmediumterm2021"}},{"id":209,"uris":["http://zotero.org/users/15385438/items/F7295F7V"],"itemData":{"id":209,"type":"article-journal","abstract":"Learningtostoreinformationoverextendedtimeintervalsviarecurrentbackpropagation takesaverylongtime,mostlyduetoinsu cient,decayingerrorbackow.Webrieyreview Hochreiter's1991analysisofthisproblem,thenaddressitbyintroducinganovel,e cient, gradient-basedmethodcalled\\LongShort-TermMemory\"(LSTM).Truncatingthegradient wherethisdoesnotdoharm,LSTMcanlearntobridgeminimaltimelagsinexcessof1000 discretetimestepsbyenforcingconstanterrorowthrough\\constanterrorcarrousels\"within specialunits.Multiplicativegateunitslearntoopenandcloseaccesstotheconstanterror ow.LSTMislocalinspaceandtime;itscomputationalcomplexitypertimestepandweight isO(1).Ourexperimentswitharticialdatainvolvelocal,distributed,real-valued,andnoisy patternrepresentations.IncomparisonswithRTRL,BPTT,RecurrentCascade-Correlation, Elmannets,andNeuralSequenceChunking,LSTMleadstomanymoresuccessfulruns,and learnsmuchfaster.LSTMalsosolvescomplex,articiallongtimelagtasksthathavenever beensolvedbypreviousrecurrentnetworkalgorithms.","container-title":"Neural Computation","DOI":"10.1162/neco.1997.9.8.1735","ISSN":"0899-7667, 1530-888X","issue":"8","journalAbbreviation":"Neural Computation","language":"en","page":"1735-1780","source":"DOI.org (Crossref)","title":"Long Short-Term Memory","volume":"9","author":[{"family":"Hochreiter","given":"Sepp"},{"family":"Schmidhuber","given":"Jürgen"}],"issued":{"date-parts":[["1997",11,1]]},"citation-key":"hochreiterLongShortTermMemory1997"}},{"id":58,"uris":["http://zotero.org/users/15385438/items/KIDI2WB5"],"itemData":{"id":58,"type":"article-journal","abstract":"The growing human population in this modern society hugely depends on the energy to fulfill their day-to-day needs and activities. Renewable energy sources, especially solar energy, can satisfy the global power demand while reducing global warming caused by conventional sources. Solar irradiance is an essential component in solar power applications. The availability of solar irradiance is influenced by several factors, such as forecasting horizon, weather classification, and performance evaluation metrics, which also need consideration. The accurate forecasting of solar irradiance is of utmost importance for the power system designers and grid operators for efficient management of solar energy systems. The intermittent and non-stationary nature of solar irradiance makes many existing statistical and machine learning approaches less competent in providing accurate predictions. In this context, deep learning models have been proposed by several researchers to reduce the limitations of existing machine learning models and improve prediction accuracy. In this work, an extensive and comprehensive review of deep learning-based solar irradiance forecasting models is presented. The effectiveness and efficacy of several deep learning models, including long short-term memory, deep belief network, echo state network, convolution neural network, etc. have been reviewed. The results obtained in the reported studies proved the superiority of deep learning models in solar forecasting applications. Few researchers have proposed deep hybrid models to improve the prediction performance further. A study reported that the hybrid of CNN-LSTM can enhance the prediction accuracy by 3.62%, 25.29%, 34.66%, 37.37% and 26.20% over CNN, LSTM, GRU, RNN and DNN, respectively. Overall, this paper offers preliminary guidelines for a detailed view of deep learning techniques that researchers and engineers can use to improve the solar photovoltaic plant’s modeling and planning.","container-title":"Journal of Cleaner Production","DOI":"10.1016/j.jclepro.2021.128566","ISSN":"09596526","journalAbbreviation":"Journal of Cleaner Production","language":"en","page":"128566","source":"DOI.org (Crossref)","title":"Deep learning models for solar irradiance forecasting: A comprehensive review","title-short":"Deep learning models for solar irradiance forecasting","volume":"318","author":[{"family":"Kumari","given":"Pratima"},{"family":"Toshniwal","given":"Durga"}],"issued":{"date-parts":[["2021",10]]},"citation-key":"kumariDeepLearningModels2021"}}],"schema":"https://github.com/citation-style-language/schema/raw/master/csl-citation.json"} </w:instrText>
            </w:r>
            <w:r>
              <w:fldChar w:fldCharType="separate"/>
            </w:r>
            <w:r>
              <w:rPr>
                <w:noProof/>
              </w:rPr>
              <w:t>[10], [11], [14], [16]</w:t>
            </w:r>
            <w:r>
              <w:fldChar w:fldCharType="end"/>
            </w:r>
          </w:p>
        </w:tc>
      </w:tr>
    </w:tbl>
    <w:p w14:paraId="25DE918E" w14:textId="77777777" w:rsidR="003B3A6D" w:rsidRDefault="003B3A6D"/>
    <w:p w14:paraId="1F322361" w14:textId="618413DB" w:rsidR="003B3A6D" w:rsidRDefault="003B3A6D">
      <w:r>
        <w:br w:type="page"/>
      </w:r>
    </w:p>
    <w:p w14:paraId="467D4FE8" w14:textId="6ABAECAE" w:rsidR="003B3A6D" w:rsidRDefault="003B3A6D">
      <w:r>
        <w:rPr>
          <w:rFonts w:hint="eastAsia"/>
        </w:rPr>
        <w:lastRenderedPageBreak/>
        <w:t>References</w:t>
      </w:r>
    </w:p>
    <w:p w14:paraId="4106EF2B" w14:textId="77777777" w:rsidR="00BC3934" w:rsidRPr="00BC3934" w:rsidRDefault="003B3A6D" w:rsidP="00BC3934">
      <w:pPr>
        <w:pStyle w:val="Bibliography"/>
        <w:rPr>
          <w:rFonts w:ascii="Aptos"/>
          <w:lang w:val="en-US"/>
        </w:rPr>
      </w:pPr>
      <w:r>
        <w:fldChar w:fldCharType="begin"/>
      </w:r>
      <w:r>
        <w:instrText xml:space="preserve"> ADDIN ZOTERO_BIBL {"uncited":[],"omitted":[],"custom":[]} CSL_BIBLIOGRAPHY </w:instrText>
      </w:r>
      <w:r>
        <w:fldChar w:fldCharType="separate"/>
      </w:r>
      <w:r w:rsidR="00BC3934" w:rsidRPr="00BC3934">
        <w:rPr>
          <w:rFonts w:ascii="Aptos"/>
          <w:lang w:val="en-US"/>
        </w:rPr>
        <w:t>[1]</w:t>
      </w:r>
      <w:r w:rsidR="00BC3934" w:rsidRPr="00BC3934">
        <w:rPr>
          <w:rFonts w:ascii="Aptos"/>
          <w:lang w:val="en-US"/>
        </w:rPr>
        <w:tab/>
        <w:t>E. Stowell, T. K. O’Leary, E. Kimani, M. K. Paasche-</w:t>
      </w:r>
      <w:proofErr w:type="spellStart"/>
      <w:r w:rsidR="00BC3934" w:rsidRPr="00BC3934">
        <w:rPr>
          <w:rFonts w:ascii="Aptos"/>
          <w:lang w:val="en-US"/>
        </w:rPr>
        <w:t>Orlow</w:t>
      </w:r>
      <w:proofErr w:type="spellEnd"/>
      <w:r w:rsidR="00BC3934" w:rsidRPr="00BC3934">
        <w:rPr>
          <w:rFonts w:ascii="Aptos"/>
          <w:lang w:val="en-US"/>
        </w:rPr>
        <w:t xml:space="preserve">, T. Bickmore, and A. G. Parker, “Investigating Opportunities for Crowdsourcing in Church-Based Health Interventions: A Participatory Design Study,” in </w:t>
      </w:r>
      <w:r w:rsidR="00BC3934" w:rsidRPr="00BC3934">
        <w:rPr>
          <w:rFonts w:ascii="Aptos"/>
          <w:i/>
          <w:iCs/>
          <w:lang w:val="en-US"/>
        </w:rPr>
        <w:t>Proceedings of the 2020 CHI Conference on Human Factors in Computing Systems</w:t>
      </w:r>
      <w:r w:rsidR="00BC3934" w:rsidRPr="00BC3934">
        <w:rPr>
          <w:rFonts w:ascii="Aptos"/>
          <w:lang w:val="en-US"/>
        </w:rPr>
        <w:t xml:space="preserve">, Honolulu HI USA: ACM, Apr. 2020, pp. 1–12. </w:t>
      </w:r>
      <w:proofErr w:type="spellStart"/>
      <w:r w:rsidR="00BC3934" w:rsidRPr="00BC3934">
        <w:rPr>
          <w:rFonts w:ascii="Aptos"/>
          <w:lang w:val="en-US"/>
        </w:rPr>
        <w:t>doi</w:t>
      </w:r>
      <w:proofErr w:type="spellEnd"/>
      <w:r w:rsidR="00BC3934" w:rsidRPr="00BC3934">
        <w:rPr>
          <w:rFonts w:ascii="Aptos"/>
          <w:lang w:val="en-US"/>
        </w:rPr>
        <w:t>: 10.1145/3313831.3376833.</w:t>
      </w:r>
    </w:p>
    <w:p w14:paraId="421212D9" w14:textId="77777777" w:rsidR="00BC3934" w:rsidRPr="00BC3934" w:rsidRDefault="00BC3934" w:rsidP="00BC3934">
      <w:pPr>
        <w:pStyle w:val="Bibliography"/>
        <w:rPr>
          <w:rFonts w:ascii="Aptos"/>
          <w:lang w:val="en-US"/>
        </w:rPr>
      </w:pPr>
      <w:r w:rsidRPr="00BC3934">
        <w:rPr>
          <w:rFonts w:ascii="Aptos"/>
          <w:lang w:val="en-US"/>
        </w:rPr>
        <w:t>[2]</w:t>
      </w:r>
      <w:r w:rsidRPr="00BC3934">
        <w:rPr>
          <w:rFonts w:ascii="Aptos"/>
          <w:lang w:val="en-US"/>
        </w:rPr>
        <w:tab/>
        <w:t xml:space="preserve">H. Wang </w:t>
      </w:r>
      <w:r w:rsidRPr="00BC3934">
        <w:rPr>
          <w:rFonts w:ascii="Aptos"/>
          <w:i/>
          <w:iCs/>
          <w:lang w:val="en-US"/>
        </w:rPr>
        <w:t>et al.</w:t>
      </w:r>
      <w:r w:rsidRPr="00BC3934">
        <w:rPr>
          <w:rFonts w:ascii="Aptos"/>
          <w:lang w:val="en-US"/>
        </w:rPr>
        <w:t xml:space="preserve">, “Taxonomy research of artificial intelligence for deterministic solar power forecasting,” </w:t>
      </w:r>
      <w:r w:rsidRPr="00BC3934">
        <w:rPr>
          <w:rFonts w:ascii="Aptos"/>
          <w:i/>
          <w:iCs/>
          <w:lang w:val="en-US"/>
        </w:rPr>
        <w:t xml:space="preserve">Energy Convers. </w:t>
      </w:r>
      <w:proofErr w:type="spellStart"/>
      <w:r w:rsidRPr="00BC3934">
        <w:rPr>
          <w:rFonts w:ascii="Aptos"/>
          <w:i/>
          <w:iCs/>
          <w:lang w:val="en-US"/>
        </w:rPr>
        <w:t>Manag</w:t>
      </w:r>
      <w:proofErr w:type="spellEnd"/>
      <w:r w:rsidRPr="00BC3934">
        <w:rPr>
          <w:rFonts w:ascii="Aptos"/>
          <w:i/>
          <w:iCs/>
          <w:lang w:val="en-US"/>
        </w:rPr>
        <w:t>.</w:t>
      </w:r>
      <w:r w:rsidRPr="00BC3934">
        <w:rPr>
          <w:rFonts w:ascii="Aptos"/>
          <w:lang w:val="en-US"/>
        </w:rPr>
        <w:t xml:space="preserve">, vol. 214, p. 112909, Jun. 2020, </w:t>
      </w:r>
      <w:proofErr w:type="spellStart"/>
      <w:r w:rsidRPr="00BC3934">
        <w:rPr>
          <w:rFonts w:ascii="Aptos"/>
          <w:lang w:val="en-US"/>
        </w:rPr>
        <w:t>doi</w:t>
      </w:r>
      <w:proofErr w:type="spellEnd"/>
      <w:r w:rsidRPr="00BC3934">
        <w:rPr>
          <w:rFonts w:ascii="Aptos"/>
          <w:lang w:val="en-US"/>
        </w:rPr>
        <w:t>: 10.1016/j.enconman.2020.112909.</w:t>
      </w:r>
    </w:p>
    <w:p w14:paraId="4A69DA96" w14:textId="77777777" w:rsidR="00BC3934" w:rsidRPr="00BC3934" w:rsidRDefault="00BC3934" w:rsidP="00BC3934">
      <w:pPr>
        <w:pStyle w:val="Bibliography"/>
        <w:rPr>
          <w:rFonts w:ascii="Aptos"/>
          <w:lang w:val="en-US"/>
        </w:rPr>
      </w:pPr>
      <w:r w:rsidRPr="00BC3934">
        <w:rPr>
          <w:rFonts w:ascii="Aptos"/>
          <w:lang w:val="en-US"/>
        </w:rPr>
        <w:t>[3]</w:t>
      </w:r>
      <w:r w:rsidRPr="00BC3934">
        <w:rPr>
          <w:rFonts w:ascii="Aptos"/>
          <w:lang w:val="en-US"/>
        </w:rPr>
        <w:tab/>
        <w:t xml:space="preserve">Ü. </w:t>
      </w:r>
      <w:proofErr w:type="spellStart"/>
      <w:r w:rsidRPr="00BC3934">
        <w:rPr>
          <w:rFonts w:ascii="Aptos"/>
          <w:lang w:val="en-US"/>
        </w:rPr>
        <w:t>Ağbulut</w:t>
      </w:r>
      <w:proofErr w:type="spellEnd"/>
      <w:r w:rsidRPr="00BC3934">
        <w:rPr>
          <w:rFonts w:ascii="Aptos"/>
          <w:lang w:val="en-US"/>
        </w:rPr>
        <w:t xml:space="preserve">, A. E. </w:t>
      </w:r>
      <w:proofErr w:type="spellStart"/>
      <w:r w:rsidRPr="00BC3934">
        <w:rPr>
          <w:rFonts w:ascii="Aptos"/>
          <w:lang w:val="en-US"/>
        </w:rPr>
        <w:t>Gürel</w:t>
      </w:r>
      <w:proofErr w:type="spellEnd"/>
      <w:r w:rsidRPr="00BC3934">
        <w:rPr>
          <w:rFonts w:ascii="Aptos"/>
          <w:lang w:val="en-US"/>
        </w:rPr>
        <w:t xml:space="preserve">, and Y. </w:t>
      </w:r>
      <w:proofErr w:type="spellStart"/>
      <w:r w:rsidRPr="00BC3934">
        <w:rPr>
          <w:rFonts w:ascii="Aptos"/>
          <w:lang w:val="en-US"/>
        </w:rPr>
        <w:t>Biçen</w:t>
      </w:r>
      <w:proofErr w:type="spellEnd"/>
      <w:r w:rsidRPr="00BC3934">
        <w:rPr>
          <w:rFonts w:ascii="Aptos"/>
          <w:lang w:val="en-US"/>
        </w:rPr>
        <w:t xml:space="preserve">, “Prediction of daily global solar radiation using different machine learning algorithms: Evaluation and comparison,” </w:t>
      </w:r>
      <w:r w:rsidRPr="00BC3934">
        <w:rPr>
          <w:rFonts w:ascii="Aptos"/>
          <w:i/>
          <w:iCs/>
          <w:lang w:val="en-US"/>
        </w:rPr>
        <w:t>Renew. Sustain. Energy Rev.</w:t>
      </w:r>
      <w:r w:rsidRPr="00BC3934">
        <w:rPr>
          <w:rFonts w:ascii="Aptos"/>
          <w:lang w:val="en-US"/>
        </w:rPr>
        <w:t xml:space="preserve">, vol. 135, p. 110114, Jan. 2021, </w:t>
      </w:r>
      <w:proofErr w:type="spellStart"/>
      <w:r w:rsidRPr="00BC3934">
        <w:rPr>
          <w:rFonts w:ascii="Aptos"/>
          <w:lang w:val="en-US"/>
        </w:rPr>
        <w:t>doi</w:t>
      </w:r>
      <w:proofErr w:type="spellEnd"/>
      <w:r w:rsidRPr="00BC3934">
        <w:rPr>
          <w:rFonts w:ascii="Aptos"/>
          <w:lang w:val="en-US"/>
        </w:rPr>
        <w:t>: 10.1016/j.rser.2020.110114.</w:t>
      </w:r>
    </w:p>
    <w:p w14:paraId="59F37878" w14:textId="77777777" w:rsidR="00BC3934" w:rsidRPr="00BC3934" w:rsidRDefault="00BC3934" w:rsidP="00BC3934">
      <w:pPr>
        <w:pStyle w:val="Bibliography"/>
        <w:rPr>
          <w:rFonts w:ascii="Aptos"/>
          <w:lang w:val="en-US"/>
        </w:rPr>
      </w:pPr>
      <w:r w:rsidRPr="00BC3934">
        <w:rPr>
          <w:rFonts w:ascii="Aptos"/>
          <w:lang w:val="en-US"/>
        </w:rPr>
        <w:t>[4]</w:t>
      </w:r>
      <w:r w:rsidRPr="00BC3934">
        <w:rPr>
          <w:rFonts w:ascii="Aptos"/>
          <w:lang w:val="en-US"/>
        </w:rPr>
        <w:tab/>
        <w:t xml:space="preserve">R. Ahmed, V. </w:t>
      </w:r>
      <w:proofErr w:type="spellStart"/>
      <w:r w:rsidRPr="00BC3934">
        <w:rPr>
          <w:rFonts w:ascii="Aptos"/>
          <w:lang w:val="en-US"/>
        </w:rPr>
        <w:t>Sreeram</w:t>
      </w:r>
      <w:proofErr w:type="spellEnd"/>
      <w:r w:rsidRPr="00BC3934">
        <w:rPr>
          <w:rFonts w:ascii="Aptos"/>
          <w:lang w:val="en-US"/>
        </w:rPr>
        <w:t xml:space="preserve">, Y. Mishra, and M. D. Arif, “A review and evaluation of the state-of-the-art in PV solar power forecasting: Techniques and optimization,” </w:t>
      </w:r>
      <w:r w:rsidRPr="00BC3934">
        <w:rPr>
          <w:rFonts w:ascii="Aptos"/>
          <w:i/>
          <w:iCs/>
          <w:lang w:val="en-US"/>
        </w:rPr>
        <w:t>Renew. Sustain. Energy Rev.</w:t>
      </w:r>
      <w:r w:rsidRPr="00BC3934">
        <w:rPr>
          <w:rFonts w:ascii="Aptos"/>
          <w:lang w:val="en-US"/>
        </w:rPr>
        <w:t xml:space="preserve">, vol. 124, p. 109792, May 2020, </w:t>
      </w:r>
      <w:proofErr w:type="spellStart"/>
      <w:r w:rsidRPr="00BC3934">
        <w:rPr>
          <w:rFonts w:ascii="Aptos"/>
          <w:lang w:val="en-US"/>
        </w:rPr>
        <w:t>doi</w:t>
      </w:r>
      <w:proofErr w:type="spellEnd"/>
      <w:r w:rsidRPr="00BC3934">
        <w:rPr>
          <w:rFonts w:ascii="Aptos"/>
          <w:lang w:val="en-US"/>
        </w:rPr>
        <w:t>: 10.1016/j.rser.2020.109792.</w:t>
      </w:r>
    </w:p>
    <w:p w14:paraId="6C617479" w14:textId="77777777" w:rsidR="00BC3934" w:rsidRPr="00BC3934" w:rsidRDefault="00BC3934" w:rsidP="00BC3934">
      <w:pPr>
        <w:pStyle w:val="Bibliography"/>
        <w:rPr>
          <w:rFonts w:ascii="Aptos"/>
          <w:lang w:val="en-US"/>
        </w:rPr>
      </w:pPr>
      <w:r w:rsidRPr="00BC3934">
        <w:rPr>
          <w:rFonts w:ascii="Aptos"/>
          <w:lang w:val="en-US"/>
        </w:rPr>
        <w:t>[5]</w:t>
      </w:r>
      <w:r w:rsidRPr="00BC3934">
        <w:rPr>
          <w:rFonts w:ascii="Aptos"/>
          <w:lang w:val="en-US"/>
        </w:rPr>
        <w:tab/>
        <w:t xml:space="preserve">G. </w:t>
      </w:r>
      <w:proofErr w:type="spellStart"/>
      <w:r w:rsidRPr="00BC3934">
        <w:rPr>
          <w:rFonts w:ascii="Aptos"/>
          <w:lang w:val="en-US"/>
        </w:rPr>
        <w:t>Alkhayat</w:t>
      </w:r>
      <w:proofErr w:type="spellEnd"/>
      <w:r w:rsidRPr="00BC3934">
        <w:rPr>
          <w:rFonts w:ascii="Aptos"/>
          <w:lang w:val="en-US"/>
        </w:rPr>
        <w:t xml:space="preserve"> and R. Mehmood, “A review and taxonomy of wind and solar energy forecasting methods based on deep learning,” </w:t>
      </w:r>
      <w:r w:rsidRPr="00BC3934">
        <w:rPr>
          <w:rFonts w:ascii="Aptos"/>
          <w:i/>
          <w:iCs/>
          <w:lang w:val="en-US"/>
        </w:rPr>
        <w:t>Energy AI</w:t>
      </w:r>
      <w:r w:rsidRPr="00BC3934">
        <w:rPr>
          <w:rFonts w:ascii="Aptos"/>
          <w:lang w:val="en-US"/>
        </w:rPr>
        <w:t xml:space="preserve">, vol. 4, p. 100060, Jun. 2021, </w:t>
      </w:r>
      <w:proofErr w:type="spellStart"/>
      <w:r w:rsidRPr="00BC3934">
        <w:rPr>
          <w:rFonts w:ascii="Aptos"/>
          <w:lang w:val="en-US"/>
        </w:rPr>
        <w:t>doi</w:t>
      </w:r>
      <w:proofErr w:type="spellEnd"/>
      <w:r w:rsidRPr="00BC3934">
        <w:rPr>
          <w:rFonts w:ascii="Aptos"/>
          <w:lang w:val="en-US"/>
        </w:rPr>
        <w:t>: 10.1016/j.egyai.2021.100060.</w:t>
      </w:r>
    </w:p>
    <w:p w14:paraId="71BE40D6" w14:textId="77777777" w:rsidR="00BC3934" w:rsidRPr="00BC3934" w:rsidRDefault="00BC3934" w:rsidP="00BC3934">
      <w:pPr>
        <w:pStyle w:val="Bibliography"/>
        <w:rPr>
          <w:rFonts w:ascii="Aptos"/>
          <w:lang w:val="en-US"/>
        </w:rPr>
      </w:pPr>
      <w:r w:rsidRPr="00BC3934">
        <w:rPr>
          <w:rFonts w:ascii="Aptos"/>
          <w:lang w:val="en-US"/>
        </w:rPr>
        <w:t>[6]</w:t>
      </w:r>
      <w:r w:rsidRPr="00BC3934">
        <w:rPr>
          <w:rFonts w:ascii="Aptos"/>
          <w:lang w:val="en-US"/>
        </w:rPr>
        <w:tab/>
        <w:t xml:space="preserve">H. </w:t>
      </w:r>
      <w:proofErr w:type="spellStart"/>
      <w:r w:rsidRPr="00BC3934">
        <w:rPr>
          <w:rFonts w:ascii="Aptos"/>
          <w:lang w:val="en-US"/>
        </w:rPr>
        <w:t>Wicaksono</w:t>
      </w:r>
      <w:proofErr w:type="spellEnd"/>
      <w:r w:rsidRPr="00BC3934">
        <w:rPr>
          <w:rFonts w:ascii="Aptos"/>
          <w:lang w:val="en-US"/>
        </w:rPr>
        <w:t xml:space="preserve"> </w:t>
      </w:r>
      <w:r w:rsidRPr="00BC3934">
        <w:rPr>
          <w:rFonts w:ascii="Aptos"/>
          <w:i/>
          <w:iCs/>
          <w:lang w:val="en-US"/>
        </w:rPr>
        <w:t>et al.</w:t>
      </w:r>
      <w:r w:rsidRPr="00BC3934">
        <w:rPr>
          <w:rFonts w:ascii="Aptos"/>
          <w:lang w:val="en-US"/>
        </w:rPr>
        <w:t xml:space="preserve">, “Artificial-intelligence-enabled dynamic demand response system for maximizing the use of renewable electricity in production processes,” </w:t>
      </w:r>
      <w:r w:rsidRPr="00BC3934">
        <w:rPr>
          <w:rFonts w:ascii="Aptos"/>
          <w:i/>
          <w:iCs/>
          <w:lang w:val="en-US"/>
        </w:rPr>
        <w:t>Int. J. Adv. Manuf. Technol.</w:t>
      </w:r>
      <w:r w:rsidRPr="00BC3934">
        <w:rPr>
          <w:rFonts w:ascii="Aptos"/>
          <w:lang w:val="en-US"/>
        </w:rPr>
        <w:t xml:space="preserve">, Mar. 2024, </w:t>
      </w:r>
      <w:proofErr w:type="spellStart"/>
      <w:r w:rsidRPr="00BC3934">
        <w:rPr>
          <w:rFonts w:ascii="Aptos"/>
          <w:lang w:val="en-US"/>
        </w:rPr>
        <w:t>doi</w:t>
      </w:r>
      <w:proofErr w:type="spellEnd"/>
      <w:r w:rsidRPr="00BC3934">
        <w:rPr>
          <w:rFonts w:ascii="Aptos"/>
          <w:lang w:val="en-US"/>
        </w:rPr>
        <w:t>: 10.1007/s00170-024-13372-7.</w:t>
      </w:r>
    </w:p>
    <w:p w14:paraId="2ACA4DC0" w14:textId="77777777" w:rsidR="00BC3934" w:rsidRPr="00BC3934" w:rsidRDefault="00BC3934" w:rsidP="00BC3934">
      <w:pPr>
        <w:pStyle w:val="Bibliography"/>
        <w:rPr>
          <w:rFonts w:ascii="Aptos"/>
          <w:lang w:val="en-US"/>
        </w:rPr>
      </w:pPr>
      <w:r w:rsidRPr="00BC3934">
        <w:rPr>
          <w:rFonts w:ascii="Aptos"/>
          <w:lang w:val="en-US"/>
        </w:rPr>
        <w:t>[7]</w:t>
      </w:r>
      <w:r w:rsidRPr="00BC3934">
        <w:rPr>
          <w:rFonts w:ascii="Aptos"/>
          <w:lang w:val="en-US"/>
        </w:rPr>
        <w:tab/>
        <w:t xml:space="preserve">A. </w:t>
      </w:r>
      <w:proofErr w:type="spellStart"/>
      <w:r w:rsidRPr="00BC3934">
        <w:rPr>
          <w:rFonts w:ascii="Aptos"/>
          <w:lang w:val="en-US"/>
        </w:rPr>
        <w:t>Dolatabadi</w:t>
      </w:r>
      <w:proofErr w:type="spellEnd"/>
      <w:r w:rsidRPr="00BC3934">
        <w:rPr>
          <w:rFonts w:ascii="Aptos"/>
          <w:lang w:val="en-US"/>
        </w:rPr>
        <w:t xml:space="preserve">, H. </w:t>
      </w:r>
      <w:proofErr w:type="spellStart"/>
      <w:r w:rsidRPr="00BC3934">
        <w:rPr>
          <w:rFonts w:ascii="Aptos"/>
          <w:lang w:val="en-US"/>
        </w:rPr>
        <w:t>Abdeltawab</w:t>
      </w:r>
      <w:proofErr w:type="spellEnd"/>
      <w:r w:rsidRPr="00BC3934">
        <w:rPr>
          <w:rFonts w:ascii="Aptos"/>
          <w:lang w:val="en-US"/>
        </w:rPr>
        <w:t xml:space="preserve">, and Y. A.-R. I. Mohamed, “SFNAS-DDPG: A Biomass-Based Energy Hub Dynamic Scheduling Approach via Connecting Supervised Federated Neural Architecture Search and Deep Deterministic Policy Gradient,” </w:t>
      </w:r>
      <w:r w:rsidRPr="00BC3934">
        <w:rPr>
          <w:rFonts w:ascii="Aptos"/>
          <w:i/>
          <w:iCs/>
          <w:lang w:val="en-US"/>
        </w:rPr>
        <w:t>IEEE Access</w:t>
      </w:r>
      <w:r w:rsidRPr="00BC3934">
        <w:rPr>
          <w:rFonts w:ascii="Aptos"/>
          <w:lang w:val="en-US"/>
        </w:rPr>
        <w:t xml:space="preserve">, vol. 12, pp. 7674–7688, 2024, </w:t>
      </w:r>
      <w:proofErr w:type="spellStart"/>
      <w:r w:rsidRPr="00BC3934">
        <w:rPr>
          <w:rFonts w:ascii="Aptos"/>
          <w:lang w:val="en-US"/>
        </w:rPr>
        <w:t>doi</w:t>
      </w:r>
      <w:proofErr w:type="spellEnd"/>
      <w:r w:rsidRPr="00BC3934">
        <w:rPr>
          <w:rFonts w:ascii="Aptos"/>
          <w:lang w:val="en-US"/>
        </w:rPr>
        <w:t>: 10.1109/ACCESS.2024.3352032.</w:t>
      </w:r>
    </w:p>
    <w:p w14:paraId="2E1589E8" w14:textId="77777777" w:rsidR="00BC3934" w:rsidRPr="00BC3934" w:rsidRDefault="00BC3934" w:rsidP="00BC3934">
      <w:pPr>
        <w:pStyle w:val="Bibliography"/>
        <w:rPr>
          <w:rFonts w:ascii="Aptos"/>
          <w:lang w:val="en-US"/>
        </w:rPr>
      </w:pPr>
      <w:r w:rsidRPr="00BC3934">
        <w:rPr>
          <w:rFonts w:ascii="Aptos"/>
          <w:lang w:val="en-US"/>
        </w:rPr>
        <w:t>[8]</w:t>
      </w:r>
      <w:r w:rsidRPr="00BC3934">
        <w:rPr>
          <w:rFonts w:ascii="Aptos"/>
          <w:lang w:val="en-US"/>
        </w:rPr>
        <w:tab/>
        <w:t xml:space="preserve">J. Ottens, T. </w:t>
      </w:r>
      <w:proofErr w:type="spellStart"/>
      <w:r w:rsidRPr="00BC3934">
        <w:rPr>
          <w:rFonts w:ascii="Aptos"/>
          <w:lang w:val="en-US"/>
        </w:rPr>
        <w:t>Akilan</w:t>
      </w:r>
      <w:proofErr w:type="spellEnd"/>
      <w:r w:rsidRPr="00BC3934">
        <w:rPr>
          <w:rFonts w:ascii="Aptos"/>
          <w:lang w:val="en-US"/>
        </w:rPr>
        <w:t xml:space="preserve">, A. </w:t>
      </w:r>
      <w:proofErr w:type="spellStart"/>
      <w:r w:rsidRPr="00BC3934">
        <w:rPr>
          <w:rFonts w:ascii="Aptos"/>
          <w:lang w:val="en-US"/>
        </w:rPr>
        <w:t>Ameli</w:t>
      </w:r>
      <w:proofErr w:type="spellEnd"/>
      <w:r w:rsidRPr="00BC3934">
        <w:rPr>
          <w:rFonts w:ascii="Aptos"/>
          <w:lang w:val="en-US"/>
        </w:rPr>
        <w:t xml:space="preserve">, and M. N. Uddin, “Cascaded Ensemble-Based Short-Term Load Forecasting for Smart Energy Management,” in </w:t>
      </w:r>
      <w:r w:rsidRPr="00BC3934">
        <w:rPr>
          <w:rFonts w:ascii="Aptos"/>
          <w:i/>
          <w:iCs/>
          <w:lang w:val="en-US"/>
        </w:rPr>
        <w:t>2024 IEEE Texas Power and Energy Conference (TPEC)</w:t>
      </w:r>
      <w:r w:rsidRPr="00BC3934">
        <w:rPr>
          <w:rFonts w:ascii="Aptos"/>
          <w:lang w:val="en-US"/>
        </w:rPr>
        <w:t xml:space="preserve">, College Station, TX, USA: IEEE, Feb. 2024, pp. 1–6. </w:t>
      </w:r>
      <w:proofErr w:type="spellStart"/>
      <w:r w:rsidRPr="00BC3934">
        <w:rPr>
          <w:rFonts w:ascii="Aptos"/>
          <w:lang w:val="en-US"/>
        </w:rPr>
        <w:t>doi</w:t>
      </w:r>
      <w:proofErr w:type="spellEnd"/>
      <w:r w:rsidRPr="00BC3934">
        <w:rPr>
          <w:rFonts w:ascii="Aptos"/>
          <w:lang w:val="en-US"/>
        </w:rPr>
        <w:t>: 10.1109/TPEC60005.2024.10472180.</w:t>
      </w:r>
    </w:p>
    <w:p w14:paraId="0B5843E1" w14:textId="77777777" w:rsidR="00BC3934" w:rsidRPr="00BC3934" w:rsidRDefault="00BC3934" w:rsidP="00BC3934">
      <w:pPr>
        <w:pStyle w:val="Bibliography"/>
        <w:rPr>
          <w:rFonts w:ascii="Aptos"/>
          <w:lang w:val="en-US"/>
        </w:rPr>
      </w:pPr>
      <w:r w:rsidRPr="00BC3934">
        <w:rPr>
          <w:rFonts w:ascii="Aptos"/>
          <w:lang w:val="en-US"/>
        </w:rPr>
        <w:t>[9]</w:t>
      </w:r>
      <w:r w:rsidRPr="00BC3934">
        <w:rPr>
          <w:rFonts w:ascii="Aptos"/>
          <w:lang w:val="en-US"/>
        </w:rPr>
        <w:tab/>
        <w:t>B. Guo, “Data-Driven Control and Optimization under Noisy and Uncertain Conditions”.</w:t>
      </w:r>
    </w:p>
    <w:p w14:paraId="5430C3DD" w14:textId="77777777" w:rsidR="00BC3934" w:rsidRPr="00BC3934" w:rsidRDefault="00BC3934" w:rsidP="00BC3934">
      <w:pPr>
        <w:pStyle w:val="Bibliography"/>
        <w:rPr>
          <w:rFonts w:ascii="Aptos"/>
          <w:lang w:val="en-US"/>
        </w:rPr>
      </w:pPr>
      <w:r w:rsidRPr="00BC3934">
        <w:rPr>
          <w:rFonts w:ascii="Aptos"/>
          <w:lang w:val="en-US"/>
        </w:rPr>
        <w:t>[10]</w:t>
      </w:r>
      <w:r w:rsidRPr="00BC3934">
        <w:rPr>
          <w:rFonts w:ascii="Aptos"/>
          <w:lang w:val="en-US"/>
        </w:rPr>
        <w:tab/>
        <w:t xml:space="preserve">A. Rai, A. Shrivastava, and K. C. Jana, “An Empirical Analysis of Machine Learning Algorithms for Solar Power Forecasting in a High Dimensional Uncertain Environment,” </w:t>
      </w:r>
      <w:r w:rsidRPr="00BC3934">
        <w:rPr>
          <w:rFonts w:ascii="Aptos"/>
          <w:i/>
          <w:iCs/>
          <w:lang w:val="en-US"/>
        </w:rPr>
        <w:t>IETE Tech. Rev.</w:t>
      </w:r>
      <w:r w:rsidRPr="00BC3934">
        <w:rPr>
          <w:rFonts w:ascii="Aptos"/>
          <w:lang w:val="en-US"/>
        </w:rPr>
        <w:t xml:space="preserve">, vol. 40, no. 4, pp. 558–573, Jul. 2023, </w:t>
      </w:r>
      <w:proofErr w:type="spellStart"/>
      <w:r w:rsidRPr="00BC3934">
        <w:rPr>
          <w:rFonts w:ascii="Aptos"/>
          <w:lang w:val="en-US"/>
        </w:rPr>
        <w:t>doi</w:t>
      </w:r>
      <w:proofErr w:type="spellEnd"/>
      <w:r w:rsidRPr="00BC3934">
        <w:rPr>
          <w:rFonts w:ascii="Aptos"/>
          <w:lang w:val="en-US"/>
        </w:rPr>
        <w:t>: 10.1080/02564602.2022.2136270.</w:t>
      </w:r>
    </w:p>
    <w:p w14:paraId="6DD6C6CE" w14:textId="77777777" w:rsidR="00BC3934" w:rsidRPr="00BC3934" w:rsidRDefault="00BC3934" w:rsidP="00BC3934">
      <w:pPr>
        <w:pStyle w:val="Bibliography"/>
        <w:rPr>
          <w:rFonts w:ascii="Aptos"/>
          <w:lang w:val="en-US"/>
        </w:rPr>
      </w:pPr>
      <w:r w:rsidRPr="00BC3934">
        <w:rPr>
          <w:rFonts w:ascii="Aptos"/>
          <w:lang w:val="en-US"/>
        </w:rPr>
        <w:t>[11]</w:t>
      </w:r>
      <w:r w:rsidRPr="00BC3934">
        <w:rPr>
          <w:rFonts w:ascii="Aptos"/>
          <w:lang w:val="en-US"/>
        </w:rPr>
        <w:tab/>
        <w:t xml:space="preserve">T. Ahmad, D. Zhang, and C. Huang, “Methodological framework for short-and medium-term energy, solar and wind power forecasting with stochastic-based machine learning approach to monetary and energy policy applications,” </w:t>
      </w:r>
      <w:r w:rsidRPr="00BC3934">
        <w:rPr>
          <w:rFonts w:ascii="Aptos"/>
          <w:i/>
          <w:iCs/>
          <w:lang w:val="en-US"/>
        </w:rPr>
        <w:t>Energy</w:t>
      </w:r>
      <w:r w:rsidRPr="00BC3934">
        <w:rPr>
          <w:rFonts w:ascii="Aptos"/>
          <w:lang w:val="en-US"/>
        </w:rPr>
        <w:t xml:space="preserve">, vol. 231, p. 120911, Sep. 2021, </w:t>
      </w:r>
      <w:proofErr w:type="spellStart"/>
      <w:r w:rsidRPr="00BC3934">
        <w:rPr>
          <w:rFonts w:ascii="Aptos"/>
          <w:lang w:val="en-US"/>
        </w:rPr>
        <w:t>doi</w:t>
      </w:r>
      <w:proofErr w:type="spellEnd"/>
      <w:r w:rsidRPr="00BC3934">
        <w:rPr>
          <w:rFonts w:ascii="Aptos"/>
          <w:lang w:val="en-US"/>
        </w:rPr>
        <w:t>: 10.1016/j.energy.2021.120911.</w:t>
      </w:r>
    </w:p>
    <w:p w14:paraId="6395BEA6" w14:textId="77777777" w:rsidR="00BC3934" w:rsidRPr="00BC3934" w:rsidRDefault="00BC3934" w:rsidP="00BC3934">
      <w:pPr>
        <w:pStyle w:val="Bibliography"/>
        <w:rPr>
          <w:rFonts w:ascii="Aptos"/>
          <w:lang w:val="en-US"/>
        </w:rPr>
      </w:pPr>
      <w:r w:rsidRPr="00BC3934">
        <w:rPr>
          <w:rFonts w:ascii="Aptos"/>
          <w:lang w:val="en-US"/>
        </w:rPr>
        <w:t>[12]</w:t>
      </w:r>
      <w:r w:rsidRPr="00BC3934">
        <w:rPr>
          <w:rFonts w:ascii="Aptos"/>
          <w:lang w:val="en-US"/>
        </w:rPr>
        <w:tab/>
        <w:t xml:space="preserve">M. J. Mayer and G. </w:t>
      </w:r>
      <w:proofErr w:type="spellStart"/>
      <w:r w:rsidRPr="00BC3934">
        <w:rPr>
          <w:rFonts w:ascii="Aptos"/>
          <w:lang w:val="en-US"/>
        </w:rPr>
        <w:t>Gróf</w:t>
      </w:r>
      <w:proofErr w:type="spellEnd"/>
      <w:r w:rsidRPr="00BC3934">
        <w:rPr>
          <w:rFonts w:ascii="Aptos"/>
          <w:lang w:val="en-US"/>
        </w:rPr>
        <w:t xml:space="preserve">, “Extensive comparison of physical models for photovoltaic power forecasting,” </w:t>
      </w:r>
      <w:r w:rsidRPr="00BC3934">
        <w:rPr>
          <w:rFonts w:ascii="Aptos"/>
          <w:i/>
          <w:iCs/>
          <w:lang w:val="en-US"/>
        </w:rPr>
        <w:t>Appl. Energy</w:t>
      </w:r>
      <w:r w:rsidRPr="00BC3934">
        <w:rPr>
          <w:rFonts w:ascii="Aptos"/>
          <w:lang w:val="en-US"/>
        </w:rPr>
        <w:t xml:space="preserve">, vol. 283, p. 116239, Feb. 2021, </w:t>
      </w:r>
      <w:proofErr w:type="spellStart"/>
      <w:r w:rsidRPr="00BC3934">
        <w:rPr>
          <w:rFonts w:ascii="Aptos"/>
          <w:lang w:val="en-US"/>
        </w:rPr>
        <w:t>doi</w:t>
      </w:r>
      <w:proofErr w:type="spellEnd"/>
      <w:r w:rsidRPr="00BC3934">
        <w:rPr>
          <w:rFonts w:ascii="Aptos"/>
          <w:lang w:val="en-US"/>
        </w:rPr>
        <w:t>: 10.1016/j.apenergy.2020.116239.</w:t>
      </w:r>
    </w:p>
    <w:p w14:paraId="02BFE337" w14:textId="77777777" w:rsidR="00BC3934" w:rsidRPr="00BC3934" w:rsidRDefault="00BC3934" w:rsidP="00BC3934">
      <w:pPr>
        <w:pStyle w:val="Bibliography"/>
        <w:rPr>
          <w:rFonts w:ascii="Aptos"/>
          <w:lang w:val="en-US"/>
        </w:rPr>
      </w:pPr>
      <w:r w:rsidRPr="00BC3934">
        <w:rPr>
          <w:rFonts w:ascii="Aptos"/>
          <w:lang w:val="en-US"/>
        </w:rPr>
        <w:lastRenderedPageBreak/>
        <w:t>[13]</w:t>
      </w:r>
      <w:r w:rsidRPr="00BC3934">
        <w:rPr>
          <w:rFonts w:ascii="Aptos"/>
          <w:lang w:val="en-US"/>
        </w:rPr>
        <w:tab/>
        <w:t>S. Cantillo-Luna, R. Moreno-</w:t>
      </w:r>
      <w:proofErr w:type="spellStart"/>
      <w:r w:rsidRPr="00BC3934">
        <w:rPr>
          <w:rFonts w:ascii="Aptos"/>
          <w:lang w:val="en-US"/>
        </w:rPr>
        <w:t>Chuquen</w:t>
      </w:r>
      <w:proofErr w:type="spellEnd"/>
      <w:r w:rsidRPr="00BC3934">
        <w:rPr>
          <w:rFonts w:ascii="Aptos"/>
          <w:lang w:val="en-US"/>
        </w:rPr>
        <w:t xml:space="preserve">, D. </w:t>
      </w:r>
      <w:proofErr w:type="spellStart"/>
      <w:r w:rsidRPr="00BC3934">
        <w:rPr>
          <w:rFonts w:ascii="Aptos"/>
          <w:lang w:val="en-US"/>
        </w:rPr>
        <w:t>Celeita</w:t>
      </w:r>
      <w:proofErr w:type="spellEnd"/>
      <w:r w:rsidRPr="00BC3934">
        <w:rPr>
          <w:rFonts w:ascii="Aptos"/>
          <w:lang w:val="en-US"/>
        </w:rPr>
        <w:t xml:space="preserve">, and G. Anders, “Deep and Machine Learning Models to Forecast Photovoltaic Power Generation,” </w:t>
      </w:r>
      <w:r w:rsidRPr="00BC3934">
        <w:rPr>
          <w:rFonts w:ascii="Aptos"/>
          <w:i/>
          <w:iCs/>
          <w:lang w:val="en-US"/>
        </w:rPr>
        <w:t>Energies</w:t>
      </w:r>
      <w:r w:rsidRPr="00BC3934">
        <w:rPr>
          <w:rFonts w:ascii="Aptos"/>
          <w:lang w:val="en-US"/>
        </w:rPr>
        <w:t xml:space="preserve">, vol. 16, no. 10, p. 4097, May 2023, </w:t>
      </w:r>
      <w:proofErr w:type="spellStart"/>
      <w:r w:rsidRPr="00BC3934">
        <w:rPr>
          <w:rFonts w:ascii="Aptos"/>
          <w:lang w:val="en-US"/>
        </w:rPr>
        <w:t>doi</w:t>
      </w:r>
      <w:proofErr w:type="spellEnd"/>
      <w:r w:rsidRPr="00BC3934">
        <w:rPr>
          <w:rFonts w:ascii="Aptos"/>
          <w:lang w:val="en-US"/>
        </w:rPr>
        <w:t>: 10.3390/en16104097.</w:t>
      </w:r>
    </w:p>
    <w:p w14:paraId="167C6097" w14:textId="77777777" w:rsidR="00BC3934" w:rsidRPr="00BC3934" w:rsidRDefault="00BC3934" w:rsidP="00BC3934">
      <w:pPr>
        <w:pStyle w:val="Bibliography"/>
        <w:rPr>
          <w:rFonts w:ascii="Aptos"/>
          <w:lang w:val="en-US"/>
        </w:rPr>
      </w:pPr>
      <w:r w:rsidRPr="00BC3934">
        <w:rPr>
          <w:rFonts w:ascii="Aptos"/>
          <w:lang w:val="en-US"/>
        </w:rPr>
        <w:t>[14]</w:t>
      </w:r>
      <w:r w:rsidRPr="00BC3934">
        <w:rPr>
          <w:rFonts w:ascii="Aptos"/>
          <w:lang w:val="en-US"/>
        </w:rPr>
        <w:tab/>
        <w:t xml:space="preserve">S. </w:t>
      </w:r>
      <w:proofErr w:type="spellStart"/>
      <w:r w:rsidRPr="00BC3934">
        <w:rPr>
          <w:rFonts w:ascii="Aptos"/>
          <w:lang w:val="en-US"/>
        </w:rPr>
        <w:t>Hochreiter</w:t>
      </w:r>
      <w:proofErr w:type="spellEnd"/>
      <w:r w:rsidRPr="00BC3934">
        <w:rPr>
          <w:rFonts w:ascii="Aptos"/>
          <w:lang w:val="en-US"/>
        </w:rPr>
        <w:t xml:space="preserve"> and J. </w:t>
      </w:r>
      <w:proofErr w:type="spellStart"/>
      <w:r w:rsidRPr="00BC3934">
        <w:rPr>
          <w:rFonts w:ascii="Aptos"/>
          <w:lang w:val="en-US"/>
        </w:rPr>
        <w:t>Schmidhuber</w:t>
      </w:r>
      <w:proofErr w:type="spellEnd"/>
      <w:r w:rsidRPr="00BC3934">
        <w:rPr>
          <w:rFonts w:ascii="Aptos"/>
          <w:lang w:val="en-US"/>
        </w:rPr>
        <w:t xml:space="preserve">, “Long Short-Term Memory,” </w:t>
      </w:r>
      <w:r w:rsidRPr="00BC3934">
        <w:rPr>
          <w:rFonts w:ascii="Aptos"/>
          <w:i/>
          <w:iCs/>
          <w:lang w:val="en-US"/>
        </w:rPr>
        <w:t xml:space="preserve">Neural </w:t>
      </w:r>
      <w:proofErr w:type="spellStart"/>
      <w:r w:rsidRPr="00BC3934">
        <w:rPr>
          <w:rFonts w:ascii="Aptos"/>
          <w:i/>
          <w:iCs/>
          <w:lang w:val="en-US"/>
        </w:rPr>
        <w:t>Comput</w:t>
      </w:r>
      <w:proofErr w:type="spellEnd"/>
      <w:r w:rsidRPr="00BC3934">
        <w:rPr>
          <w:rFonts w:ascii="Aptos"/>
          <w:i/>
          <w:iCs/>
          <w:lang w:val="en-US"/>
        </w:rPr>
        <w:t>.</w:t>
      </w:r>
      <w:r w:rsidRPr="00BC3934">
        <w:rPr>
          <w:rFonts w:ascii="Aptos"/>
          <w:lang w:val="en-US"/>
        </w:rPr>
        <w:t xml:space="preserve">, vol. 9, no. 8, pp. 1735–1780, Nov. 1997, </w:t>
      </w:r>
      <w:proofErr w:type="spellStart"/>
      <w:r w:rsidRPr="00BC3934">
        <w:rPr>
          <w:rFonts w:ascii="Aptos"/>
          <w:lang w:val="en-US"/>
        </w:rPr>
        <w:t>doi</w:t>
      </w:r>
      <w:proofErr w:type="spellEnd"/>
      <w:r w:rsidRPr="00BC3934">
        <w:rPr>
          <w:rFonts w:ascii="Aptos"/>
          <w:lang w:val="en-US"/>
        </w:rPr>
        <w:t>: 10.1162/neco.1997.9.8.1735.</w:t>
      </w:r>
    </w:p>
    <w:p w14:paraId="3C924FC2" w14:textId="77777777" w:rsidR="00BC3934" w:rsidRPr="00BC3934" w:rsidRDefault="00BC3934" w:rsidP="00BC3934">
      <w:pPr>
        <w:pStyle w:val="Bibliography"/>
        <w:rPr>
          <w:rFonts w:ascii="Aptos"/>
          <w:lang w:val="en-US"/>
        </w:rPr>
      </w:pPr>
      <w:r w:rsidRPr="00BC3934">
        <w:rPr>
          <w:rFonts w:ascii="Aptos"/>
          <w:lang w:val="en-US"/>
        </w:rPr>
        <w:t>[15]</w:t>
      </w:r>
      <w:r w:rsidRPr="00BC3934">
        <w:rPr>
          <w:rFonts w:ascii="Aptos"/>
          <w:lang w:val="en-US"/>
        </w:rPr>
        <w:tab/>
        <w:t xml:space="preserve">D. V. Pombo, H. W. </w:t>
      </w:r>
      <w:proofErr w:type="spellStart"/>
      <w:r w:rsidRPr="00BC3934">
        <w:rPr>
          <w:rFonts w:ascii="Aptos"/>
          <w:lang w:val="en-US"/>
        </w:rPr>
        <w:t>Bindner</w:t>
      </w:r>
      <w:proofErr w:type="spellEnd"/>
      <w:r w:rsidRPr="00BC3934">
        <w:rPr>
          <w:rFonts w:ascii="Aptos"/>
          <w:lang w:val="en-US"/>
        </w:rPr>
        <w:t xml:space="preserve">, S. V. </w:t>
      </w:r>
      <w:proofErr w:type="spellStart"/>
      <w:r w:rsidRPr="00BC3934">
        <w:rPr>
          <w:rFonts w:ascii="Aptos"/>
          <w:lang w:val="en-US"/>
        </w:rPr>
        <w:t>Spataru</w:t>
      </w:r>
      <w:proofErr w:type="spellEnd"/>
      <w:r w:rsidRPr="00BC3934">
        <w:rPr>
          <w:rFonts w:ascii="Aptos"/>
          <w:lang w:val="en-US"/>
        </w:rPr>
        <w:t xml:space="preserve">, P. E. </w:t>
      </w:r>
      <w:proofErr w:type="spellStart"/>
      <w:r w:rsidRPr="00BC3934">
        <w:rPr>
          <w:rFonts w:ascii="Aptos"/>
          <w:lang w:val="en-US"/>
        </w:rPr>
        <w:t>Sørensen</w:t>
      </w:r>
      <w:proofErr w:type="spellEnd"/>
      <w:r w:rsidRPr="00BC3934">
        <w:rPr>
          <w:rFonts w:ascii="Aptos"/>
          <w:lang w:val="en-US"/>
        </w:rPr>
        <w:t xml:space="preserve">, and P. Bacher, “Increasing the Accuracy of Hourly Multi-Output Solar Power Forecast with Physics-Informed Machine Learning,” </w:t>
      </w:r>
      <w:r w:rsidRPr="00BC3934">
        <w:rPr>
          <w:rFonts w:ascii="Aptos"/>
          <w:i/>
          <w:iCs/>
          <w:lang w:val="en-US"/>
        </w:rPr>
        <w:t>Sensors</w:t>
      </w:r>
      <w:r w:rsidRPr="00BC3934">
        <w:rPr>
          <w:rFonts w:ascii="Aptos"/>
          <w:lang w:val="en-US"/>
        </w:rPr>
        <w:t xml:space="preserve">, vol. 22, no. 3, p. 749, Jan. 2022, </w:t>
      </w:r>
      <w:proofErr w:type="spellStart"/>
      <w:r w:rsidRPr="00BC3934">
        <w:rPr>
          <w:rFonts w:ascii="Aptos"/>
          <w:lang w:val="en-US"/>
        </w:rPr>
        <w:t>doi</w:t>
      </w:r>
      <w:proofErr w:type="spellEnd"/>
      <w:r w:rsidRPr="00BC3934">
        <w:rPr>
          <w:rFonts w:ascii="Aptos"/>
          <w:lang w:val="en-US"/>
        </w:rPr>
        <w:t>: 10.3390/s22030749.</w:t>
      </w:r>
    </w:p>
    <w:p w14:paraId="540A9A38" w14:textId="77777777" w:rsidR="00BC3934" w:rsidRPr="00BC3934" w:rsidRDefault="00BC3934" w:rsidP="00BC3934">
      <w:pPr>
        <w:pStyle w:val="Bibliography"/>
        <w:rPr>
          <w:rFonts w:ascii="Aptos"/>
          <w:lang w:val="en-US"/>
        </w:rPr>
      </w:pPr>
      <w:r w:rsidRPr="00BC3934">
        <w:rPr>
          <w:rFonts w:ascii="Aptos"/>
          <w:lang w:val="en-US"/>
        </w:rPr>
        <w:t>[16]</w:t>
      </w:r>
      <w:r w:rsidRPr="00BC3934">
        <w:rPr>
          <w:rFonts w:ascii="Aptos"/>
          <w:lang w:val="en-US"/>
        </w:rPr>
        <w:tab/>
        <w:t xml:space="preserve">P. Kumari and D. </w:t>
      </w:r>
      <w:proofErr w:type="spellStart"/>
      <w:r w:rsidRPr="00BC3934">
        <w:rPr>
          <w:rFonts w:ascii="Aptos"/>
          <w:lang w:val="en-US"/>
        </w:rPr>
        <w:t>Toshniwal</w:t>
      </w:r>
      <w:proofErr w:type="spellEnd"/>
      <w:r w:rsidRPr="00BC3934">
        <w:rPr>
          <w:rFonts w:ascii="Aptos"/>
          <w:lang w:val="en-US"/>
        </w:rPr>
        <w:t xml:space="preserve">, “Deep learning models for solar irradiance forecasting: A comprehensive review,” </w:t>
      </w:r>
      <w:r w:rsidRPr="00BC3934">
        <w:rPr>
          <w:rFonts w:ascii="Aptos"/>
          <w:i/>
          <w:iCs/>
          <w:lang w:val="en-US"/>
        </w:rPr>
        <w:t>J. Clean. Prod.</w:t>
      </w:r>
      <w:r w:rsidRPr="00BC3934">
        <w:rPr>
          <w:rFonts w:ascii="Aptos"/>
          <w:lang w:val="en-US"/>
        </w:rPr>
        <w:t xml:space="preserve">, vol. 318, p. 128566, Oct. 2021, </w:t>
      </w:r>
      <w:proofErr w:type="spellStart"/>
      <w:r w:rsidRPr="00BC3934">
        <w:rPr>
          <w:rFonts w:ascii="Aptos"/>
          <w:lang w:val="en-US"/>
        </w:rPr>
        <w:t>doi</w:t>
      </w:r>
      <w:proofErr w:type="spellEnd"/>
      <w:r w:rsidRPr="00BC3934">
        <w:rPr>
          <w:rFonts w:ascii="Aptos"/>
          <w:lang w:val="en-US"/>
        </w:rPr>
        <w:t>: 10.1016/j.jclepro.2021.128566.</w:t>
      </w:r>
    </w:p>
    <w:p w14:paraId="2E260A73" w14:textId="1715295C" w:rsidR="003B3A6D" w:rsidRDefault="003B3A6D">
      <w:r>
        <w:fldChar w:fldCharType="end"/>
      </w:r>
      <w:r>
        <w:t xml:space="preserve"> </w:t>
      </w:r>
    </w:p>
    <w:sectPr w:rsidR="003B3A6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7"/>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3A6D"/>
    <w:rsid w:val="002F487D"/>
    <w:rsid w:val="003B3A6D"/>
    <w:rsid w:val="005068A2"/>
    <w:rsid w:val="00BC3934"/>
    <w:rsid w:val="00BD0D81"/>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decimalSymbol w:val="."/>
  <w:listSeparator w:val=","/>
  <w14:docId w14:val="07E7386A"/>
  <w15:chartTrackingRefBased/>
  <w15:docId w15:val="{5E5239AC-DE4C-1644-9166-67B479867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CA"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B3A6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B3A6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B3A6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B3A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B3A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B3A6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B3A6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B3A6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B3A6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3A6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B3A6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B3A6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B3A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B3A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B3A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B3A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B3A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B3A6D"/>
    <w:rPr>
      <w:rFonts w:eastAsiaTheme="majorEastAsia" w:cstheme="majorBidi"/>
      <w:color w:val="272727" w:themeColor="text1" w:themeTint="D8"/>
    </w:rPr>
  </w:style>
  <w:style w:type="paragraph" w:styleId="Title">
    <w:name w:val="Title"/>
    <w:basedOn w:val="Normal"/>
    <w:next w:val="Normal"/>
    <w:link w:val="TitleChar"/>
    <w:uiPriority w:val="10"/>
    <w:qFormat/>
    <w:rsid w:val="003B3A6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B3A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B3A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B3A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B3A6D"/>
    <w:pPr>
      <w:spacing w:before="160"/>
      <w:jc w:val="center"/>
    </w:pPr>
    <w:rPr>
      <w:i/>
      <w:iCs/>
      <w:color w:val="404040" w:themeColor="text1" w:themeTint="BF"/>
    </w:rPr>
  </w:style>
  <w:style w:type="character" w:customStyle="1" w:styleId="QuoteChar">
    <w:name w:val="Quote Char"/>
    <w:basedOn w:val="DefaultParagraphFont"/>
    <w:link w:val="Quote"/>
    <w:uiPriority w:val="29"/>
    <w:rsid w:val="003B3A6D"/>
    <w:rPr>
      <w:i/>
      <w:iCs/>
      <w:color w:val="404040" w:themeColor="text1" w:themeTint="BF"/>
    </w:rPr>
  </w:style>
  <w:style w:type="paragraph" w:styleId="ListParagraph">
    <w:name w:val="List Paragraph"/>
    <w:basedOn w:val="Normal"/>
    <w:uiPriority w:val="34"/>
    <w:qFormat/>
    <w:rsid w:val="003B3A6D"/>
    <w:pPr>
      <w:ind w:left="720"/>
      <w:contextualSpacing/>
    </w:pPr>
  </w:style>
  <w:style w:type="character" w:styleId="IntenseEmphasis">
    <w:name w:val="Intense Emphasis"/>
    <w:basedOn w:val="DefaultParagraphFont"/>
    <w:uiPriority w:val="21"/>
    <w:qFormat/>
    <w:rsid w:val="003B3A6D"/>
    <w:rPr>
      <w:i/>
      <w:iCs/>
      <w:color w:val="0F4761" w:themeColor="accent1" w:themeShade="BF"/>
    </w:rPr>
  </w:style>
  <w:style w:type="paragraph" w:styleId="IntenseQuote">
    <w:name w:val="Intense Quote"/>
    <w:basedOn w:val="Normal"/>
    <w:next w:val="Normal"/>
    <w:link w:val="IntenseQuoteChar"/>
    <w:uiPriority w:val="30"/>
    <w:qFormat/>
    <w:rsid w:val="003B3A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B3A6D"/>
    <w:rPr>
      <w:i/>
      <w:iCs/>
      <w:color w:val="0F4761" w:themeColor="accent1" w:themeShade="BF"/>
    </w:rPr>
  </w:style>
  <w:style w:type="character" w:styleId="IntenseReference">
    <w:name w:val="Intense Reference"/>
    <w:basedOn w:val="DefaultParagraphFont"/>
    <w:uiPriority w:val="32"/>
    <w:qFormat/>
    <w:rsid w:val="003B3A6D"/>
    <w:rPr>
      <w:b/>
      <w:bCs/>
      <w:smallCaps/>
      <w:color w:val="0F4761" w:themeColor="accent1" w:themeShade="BF"/>
      <w:spacing w:val="5"/>
    </w:rPr>
  </w:style>
  <w:style w:type="paragraph" w:styleId="Bibliography">
    <w:name w:val="Bibliography"/>
    <w:basedOn w:val="Normal"/>
    <w:next w:val="Normal"/>
    <w:uiPriority w:val="37"/>
    <w:unhideWhenUsed/>
    <w:rsid w:val="003B3A6D"/>
    <w:pPr>
      <w:tabs>
        <w:tab w:val="left" w:pos="380"/>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5999329">
      <w:bodyDiv w:val="1"/>
      <w:marLeft w:val="0"/>
      <w:marRight w:val="0"/>
      <w:marTop w:val="0"/>
      <w:marBottom w:val="0"/>
      <w:divBdr>
        <w:top w:val="none" w:sz="0" w:space="0" w:color="auto"/>
        <w:left w:val="none" w:sz="0" w:space="0" w:color="auto"/>
        <w:bottom w:val="none" w:sz="0" w:space="0" w:color="auto"/>
        <w:right w:val="none" w:sz="0" w:space="0" w:color="auto"/>
      </w:divBdr>
    </w:div>
    <w:div w:id="435518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A71D91-259B-C445-ACAF-7516AEA64A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8830</Words>
  <Characters>50334</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nye Zhang</dc:creator>
  <cp:keywords/>
  <dc:description/>
  <cp:lastModifiedBy>Senye Zhang</cp:lastModifiedBy>
  <cp:revision>2</cp:revision>
  <dcterms:created xsi:type="dcterms:W3CDTF">2024-11-04T17:59:00Z</dcterms:created>
  <dcterms:modified xsi:type="dcterms:W3CDTF">2024-11-04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BREF_kOIngOrslBylWPF5TVzIT_1">
    <vt:lpwstr>ZOTERO_TEMP </vt:lpwstr>
  </property>
  <property fmtid="{D5CDD505-2E9C-101B-9397-08002B2CF9AE}" pid="3" name="ZOTERO_PREF_1">
    <vt:lpwstr>&lt;data data-version="3" zotero-version="7.0.7"&gt;&lt;session id="E9jPDbs0"/&gt;&lt;style id="http://www.zotero.org/styles/ieee" locale="en-CA"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